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166FD0" w14:textId="745BACAD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5F14FF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5F14FF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5F14FF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Biological</w:t>
      </w:r>
      <w:r w:rsidR="005F14FF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Chemistry</w:t>
      </w:r>
    </w:p>
    <w:p w14:paraId="0DCC49F2" w14:textId="365378A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6383</w:t>
      </w:r>
    </w:p>
    <w:p w14:paraId="713D720C" w14:textId="58915F7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</w:p>
    <w:p w14:paraId="5D4D2BD8" w14:textId="77777777" w:rsidR="00A77B3E" w:rsidRDefault="00A77B3E">
      <w:pPr>
        <w:spacing w:line="360" w:lineRule="auto"/>
        <w:jc w:val="both"/>
      </w:pPr>
    </w:p>
    <w:p w14:paraId="7497F67A" w14:textId="4A3D8914" w:rsidR="00A77B3E" w:rsidRDefault="00BA4D05">
      <w:pPr>
        <w:spacing w:line="360" w:lineRule="auto"/>
        <w:jc w:val="both"/>
      </w:pPr>
      <w:bookmarkStart w:id="0" w:name="OLE_LINK293"/>
      <w:bookmarkStart w:id="1" w:name="OLE_LINK294"/>
      <w:r>
        <w:rPr>
          <w:rFonts w:ascii="Book Antiqua" w:eastAsia="Book Antiqua" w:hAnsi="Book Antiqua" w:cs="Book Antiqua"/>
          <w:b/>
          <w:i/>
          <w:color w:val="000000"/>
        </w:rPr>
        <w:t>Basic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Study</w:t>
      </w:r>
    </w:p>
    <w:p w14:paraId="04D78D93" w14:textId="356A1B93" w:rsidR="00A77B3E" w:rsidRDefault="00BA4D05">
      <w:pPr>
        <w:spacing w:line="360" w:lineRule="auto"/>
        <w:jc w:val="both"/>
      </w:pPr>
      <w:bookmarkStart w:id="2" w:name="OLE_LINK283"/>
      <w:bookmarkStart w:id="3" w:name="OLE_LINK284"/>
      <w:bookmarkStart w:id="4" w:name="OLE_LINK301"/>
      <w:bookmarkEnd w:id="0"/>
      <w:bookmarkEnd w:id="1"/>
      <w:r>
        <w:rPr>
          <w:rFonts w:ascii="Book Antiqua" w:eastAsia="Book Antiqua" w:hAnsi="Book Antiqua" w:cs="Book Antiqua"/>
          <w:b/>
          <w:bCs/>
          <w:color w:val="000000"/>
        </w:rPr>
        <w:t>Increas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ono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ctivit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midazol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i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bookmarkEnd w:id="2"/>
    <w:bookmarkEnd w:id="3"/>
    <w:bookmarkEnd w:id="4"/>
    <w:p w14:paraId="5C5EFF91" w14:textId="77777777" w:rsidR="00A77B3E" w:rsidRDefault="00A77B3E">
      <w:pPr>
        <w:spacing w:line="360" w:lineRule="auto"/>
        <w:jc w:val="both"/>
      </w:pPr>
    </w:p>
    <w:p w14:paraId="437F3C3C" w14:textId="50103179" w:rsidR="00A77B3E" w:rsidRDefault="002422FD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</w:rPr>
        <w:t>Carpéné</w:t>
      </w:r>
      <w:proofErr w:type="spellEnd"/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C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2422FD">
        <w:rPr>
          <w:rFonts w:ascii="Book Antiqua" w:hAnsi="Book Antiqua" w:cs="Book Antiqua" w:hint="eastAsia"/>
          <w:i/>
          <w:color w:val="000000"/>
          <w:lang w:eastAsia="zh-CN"/>
        </w:rPr>
        <w:t>et</w:t>
      </w:r>
      <w:r w:rsidR="005F14FF">
        <w:rPr>
          <w:rFonts w:ascii="Book Antiqua" w:hAnsi="Book Antiqua" w:cs="Book Antiqua" w:hint="eastAsia"/>
          <w:i/>
          <w:color w:val="000000"/>
          <w:lang w:eastAsia="zh-CN"/>
        </w:rPr>
        <w:t xml:space="preserve"> </w:t>
      </w:r>
      <w:r w:rsidRPr="002422FD">
        <w:rPr>
          <w:rFonts w:ascii="Book Antiqua" w:hAnsi="Book Antiqua" w:cs="Book Antiqua" w:hint="eastAsia"/>
          <w:i/>
          <w:color w:val="000000"/>
          <w:lang w:eastAsia="zh-CN"/>
        </w:rPr>
        <w:t>al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bookmarkStart w:id="5" w:name="OLE_LINK287"/>
      <w:bookmarkStart w:id="6" w:name="OLE_LINK288"/>
      <w:bookmarkStart w:id="7" w:name="OLE_LINK302"/>
      <w:r w:rsidR="00BA4D05">
        <w:rPr>
          <w:rFonts w:ascii="Book Antiqua" w:eastAsia="Book Antiqua" w:hAnsi="Book Antiqua" w:cs="Book Antiqua"/>
          <w:color w:val="000000"/>
        </w:rPr>
        <w:t>I</w:t>
      </w:r>
      <w:bookmarkStart w:id="8" w:name="OLE_LINK285"/>
      <w:bookmarkStart w:id="9" w:name="OLE_LINK286"/>
      <w:r w:rsidR="00BA4D05">
        <w:rPr>
          <w:rFonts w:ascii="Book Antiqua" w:eastAsia="Book Antiqua" w:hAnsi="Book Antiqua" w:cs="Book Antiqua"/>
          <w:color w:val="000000"/>
        </w:rPr>
        <w:t>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</w:t>
      </w:r>
      <w:bookmarkEnd w:id="5"/>
      <w:bookmarkEnd w:id="6"/>
      <w:bookmarkEnd w:id="7"/>
      <w:bookmarkEnd w:id="8"/>
      <w:bookmarkEnd w:id="9"/>
    </w:p>
    <w:p w14:paraId="0336AC7B" w14:textId="77777777" w:rsidR="00A77B3E" w:rsidRDefault="00A77B3E">
      <w:pPr>
        <w:spacing w:line="360" w:lineRule="auto"/>
        <w:jc w:val="both"/>
      </w:pPr>
    </w:p>
    <w:p w14:paraId="6383A6A0" w14:textId="6511CCD5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Christi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péné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ti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hali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in</w:t>
      </w:r>
    </w:p>
    <w:p w14:paraId="4C9C2DF4" w14:textId="77777777" w:rsidR="00A77B3E" w:rsidRDefault="00A77B3E">
      <w:pPr>
        <w:spacing w:line="360" w:lineRule="auto"/>
        <w:jc w:val="both"/>
      </w:pPr>
    </w:p>
    <w:p w14:paraId="1E9BD4B7" w14:textId="0D7041A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hristi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arpéné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uc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rti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athali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orin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" w:name="OLE_LINK291"/>
      <w:bookmarkStart w:id="11" w:name="OLE_LINK292"/>
      <w:proofErr w:type="spellStart"/>
      <w:r>
        <w:rPr>
          <w:rFonts w:ascii="Book Antiqua" w:eastAsia="Book Antiqua" w:hAnsi="Book Antiqua" w:cs="Book Antiqua"/>
          <w:color w:val="000000"/>
        </w:rPr>
        <w:t>Institut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étaboliqu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diovasculaires</w:t>
      </w:r>
      <w:bookmarkEnd w:id="10"/>
      <w:bookmarkEnd w:id="11"/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ERM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ulo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342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bookmarkStart w:id="12" w:name="OLE_LINK289"/>
      <w:bookmarkStart w:id="13" w:name="OLE_LINK290"/>
      <w:r>
        <w:rPr>
          <w:rFonts w:ascii="Book Antiqua" w:eastAsia="Book Antiqua" w:hAnsi="Book Antiqua" w:cs="Book Antiqua"/>
          <w:color w:val="000000"/>
        </w:rPr>
        <w:t>France</w:t>
      </w:r>
      <w:bookmarkEnd w:id="12"/>
      <w:bookmarkEnd w:id="13"/>
    </w:p>
    <w:p w14:paraId="5B3C399C" w14:textId="77777777" w:rsidR="00A77B3E" w:rsidRDefault="00A77B3E">
      <w:pPr>
        <w:spacing w:line="360" w:lineRule="auto"/>
        <w:jc w:val="both"/>
      </w:pPr>
    </w:p>
    <w:p w14:paraId="307AFA4D" w14:textId="6DAB193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Nathali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orin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culté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armaci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5270</w:t>
      </w:r>
      <w:r w:rsidR="002422FD">
        <w:rPr>
          <w:rFonts w:ascii="Book Antiqua" w:hAnsi="Book Antiqua" w:cs="Book Antiqua" w:hint="eastAsia"/>
          <w:color w:val="000000"/>
          <w:lang w:eastAsia="zh-CN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</w:t>
      </w:r>
    </w:p>
    <w:p w14:paraId="78E133A3" w14:textId="77777777" w:rsidR="00A77B3E" w:rsidRDefault="00A77B3E">
      <w:pPr>
        <w:spacing w:line="360" w:lineRule="auto"/>
        <w:jc w:val="both"/>
      </w:pPr>
    </w:p>
    <w:p w14:paraId="7286E1FB" w14:textId="67DEC332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4" w:name="OLE_LINK303"/>
      <w:proofErr w:type="spellStart"/>
      <w:r>
        <w:rPr>
          <w:rFonts w:ascii="Book Antiqua" w:eastAsia="Book Antiqua" w:hAnsi="Book Antiqua" w:cs="Book Antiqua"/>
          <w:color w:val="000000"/>
        </w:rPr>
        <w:t>Carpéné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ay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ro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ti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blo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  <w:bookmarkEnd w:id="14"/>
    </w:p>
    <w:p w14:paraId="3B985E6F" w14:textId="77777777" w:rsidR="00A77B3E" w:rsidRDefault="00A77B3E">
      <w:pPr>
        <w:spacing w:line="360" w:lineRule="auto"/>
        <w:jc w:val="both"/>
      </w:pPr>
    </w:p>
    <w:p w14:paraId="5F6B92BA" w14:textId="4961ADAD" w:rsidR="00A77B3E" w:rsidRPr="00824779" w:rsidRDefault="00BA4D05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y</w:t>
      </w:r>
      <w:r w:rsidR="005F14FF">
        <w:t xml:space="preserve"> </w:t>
      </w:r>
      <w:bookmarkStart w:id="15" w:name="OLE_LINK299"/>
      <w:bookmarkStart w:id="16" w:name="OLE_LINK300"/>
      <w:bookmarkStart w:id="17" w:name="OLE_LINK304"/>
      <w:r w:rsidR="00824779" w:rsidRPr="00824779">
        <w:rPr>
          <w:rFonts w:ascii="Book Antiqua" w:eastAsia="Book Antiqua" w:hAnsi="Book Antiqua" w:cs="Book Antiqua"/>
          <w:bCs/>
          <w:color w:val="000000"/>
        </w:rPr>
        <w:t>Recurrent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Grants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="00824779" w:rsidRPr="00824779">
        <w:rPr>
          <w:rFonts w:ascii="Book Antiqua" w:eastAsia="Book Antiqua" w:hAnsi="Book Antiqua" w:cs="Book Antiqua"/>
          <w:bCs/>
          <w:color w:val="000000"/>
        </w:rPr>
        <w:t>Institut</w:t>
      </w:r>
      <w:proofErr w:type="spellEnd"/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National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de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la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="00824779" w:rsidRPr="00824779">
        <w:rPr>
          <w:rFonts w:ascii="Book Antiqua" w:eastAsia="Book Antiqua" w:hAnsi="Book Antiqua" w:cs="Book Antiqua"/>
          <w:bCs/>
          <w:color w:val="000000"/>
        </w:rPr>
        <w:t>Santé</w:t>
      </w:r>
      <w:proofErr w:type="spellEnd"/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et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de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la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Recherche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="00824779" w:rsidRPr="00824779">
        <w:rPr>
          <w:rFonts w:ascii="Book Antiqua" w:eastAsia="Book Antiqua" w:hAnsi="Book Antiqua" w:cs="Book Antiqua"/>
          <w:bCs/>
          <w:color w:val="000000"/>
        </w:rPr>
        <w:t>Médicale</w:t>
      </w:r>
      <w:proofErr w:type="spellEnd"/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the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INSERM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U1048</w:t>
      </w:r>
      <w:bookmarkEnd w:id="15"/>
      <w:bookmarkEnd w:id="16"/>
      <w:r w:rsidR="00824779" w:rsidRPr="00824779">
        <w:rPr>
          <w:rFonts w:ascii="Book Antiqua" w:eastAsia="Book Antiqua" w:hAnsi="Book Antiqua" w:cs="Book Antiqua"/>
          <w:bCs/>
          <w:color w:val="000000"/>
        </w:rPr>
        <w:t>.</w:t>
      </w:r>
      <w:bookmarkEnd w:id="17"/>
    </w:p>
    <w:p w14:paraId="3CE8D192" w14:textId="77777777" w:rsidR="002422FD" w:rsidRPr="002422FD" w:rsidRDefault="002422FD">
      <w:pPr>
        <w:spacing w:line="360" w:lineRule="auto"/>
        <w:jc w:val="both"/>
        <w:rPr>
          <w:lang w:eastAsia="zh-CN"/>
        </w:rPr>
      </w:pPr>
    </w:p>
    <w:p w14:paraId="4ABCAC60" w14:textId="4CB56A3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risti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arpéné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nio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searcher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nstitut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étaboliqu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diovasculaire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ERM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CHU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133DB2">
        <w:rPr>
          <w:rFonts w:ascii="Book Antiqua" w:eastAsia="Book Antiqua" w:hAnsi="Book Antiqua" w:cs="Book Antiqua"/>
          <w:color w:val="000000"/>
        </w:rPr>
        <w:t>Rangueil</w:t>
      </w:r>
      <w:proofErr w:type="spellEnd"/>
      <w:r w:rsidR="00133DB2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Bat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L4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B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84225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ulo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342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istian.carpene@inserm.fr</w:t>
      </w:r>
    </w:p>
    <w:p w14:paraId="432DACA7" w14:textId="77777777" w:rsidR="00A77B3E" w:rsidRDefault="00A77B3E">
      <w:pPr>
        <w:spacing w:line="360" w:lineRule="auto"/>
        <w:jc w:val="both"/>
      </w:pPr>
    </w:p>
    <w:p w14:paraId="4A454AF9" w14:textId="0983F05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5F5A1729" w14:textId="445DEFC9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Revised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1E375E88" w14:textId="54E3E7B9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18" w:author="Liansheng Ma" w:date="2022-01-13T15:40:00Z">
        <w:r w:rsidR="006E7812" w:rsidRPr="006E7812">
          <w:rPr>
            <w:rFonts w:ascii="Book Antiqua" w:eastAsia="Book Antiqua" w:hAnsi="Book Antiqua" w:cs="Book Antiqua"/>
            <w:b/>
            <w:bCs/>
            <w:color w:val="000000"/>
          </w:rPr>
          <w:t>January 13, 2022</w:t>
        </w:r>
      </w:ins>
    </w:p>
    <w:p w14:paraId="4D324AB1" w14:textId="5D876F19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1D68467D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464E940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E550CCC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BACKGROUND</w:t>
      </w:r>
    </w:p>
    <w:p w14:paraId="4FD8D210" w14:textId="3169411B" w:rsidR="00A77B3E" w:rsidRDefault="00BA4D05">
      <w:pPr>
        <w:spacing w:line="360" w:lineRule="auto"/>
        <w:jc w:val="both"/>
      </w:pPr>
      <w:bookmarkStart w:id="19" w:name="OLE_LINK307"/>
      <w:bookmarkStart w:id="20" w:name="OLE_LINK308"/>
      <w:r>
        <w:rPr>
          <w:rFonts w:ascii="Book Antiqua" w:eastAsia="Book Antiqua" w:hAnsi="Book Antiqua" w:cs="Book Antiqua"/>
          <w:color w:val="000000"/>
        </w:rPr>
        <w:t>Desp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lori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.</w:t>
      </w:r>
    </w:p>
    <w:bookmarkEnd w:id="19"/>
    <w:bookmarkEnd w:id="20"/>
    <w:p w14:paraId="4BFF95A4" w14:textId="77777777" w:rsidR="00A77B3E" w:rsidRDefault="00A77B3E">
      <w:pPr>
        <w:spacing w:line="360" w:lineRule="auto"/>
        <w:jc w:val="both"/>
      </w:pPr>
    </w:p>
    <w:p w14:paraId="271C88A6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AIM</w:t>
      </w:r>
    </w:p>
    <w:p w14:paraId="0CB31A81" w14:textId="6BA90A5A" w:rsidR="00A77B3E" w:rsidRDefault="00BA4D05">
      <w:pPr>
        <w:spacing w:line="360" w:lineRule="auto"/>
        <w:jc w:val="both"/>
      </w:pPr>
      <w:bookmarkStart w:id="21" w:name="OLE_LINK309"/>
      <w:bookmarkStart w:id="22" w:name="OLE_LINK310"/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la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infor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explor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g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oxid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bookmarkStart w:id="23" w:name="OLE_LINK8"/>
      <w:bookmarkStart w:id="24" w:name="OLE_LINK9"/>
      <w:bookmarkStart w:id="25" w:name="OLE_LINK18"/>
      <w:r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bookmarkEnd w:id="23"/>
      <w:bookmarkEnd w:id="24"/>
      <w:bookmarkEnd w:id="25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bookmarkStart w:id="26" w:name="OLE_LINK10"/>
      <w:bookmarkStart w:id="27" w:name="OLE_LINK11"/>
      <w:bookmarkStart w:id="28" w:name="OLE_LINK19"/>
      <w:proofErr w:type="spellStart"/>
      <w:r>
        <w:rPr>
          <w:rFonts w:ascii="Book Antiqua" w:eastAsia="Book Antiqua" w:hAnsi="Book Antiqua" w:cs="Book Antiqua"/>
          <w:color w:val="000000"/>
        </w:rPr>
        <w:t>semicarbazide</w:t>
      </w:r>
      <w:proofErr w:type="spellEnd"/>
      <w:r>
        <w:rPr>
          <w:rFonts w:ascii="Book Antiqua" w:eastAsia="Book Antiqua" w:hAnsi="Book Antiqua" w:cs="Book Antiqua"/>
          <w:color w:val="000000"/>
        </w:rPr>
        <w:t>-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bookmarkEnd w:id="26"/>
      <w:bookmarkEnd w:id="27"/>
      <w:bookmarkEnd w:id="28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S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.</w:t>
      </w:r>
      <w:bookmarkEnd w:id="21"/>
      <w:bookmarkEnd w:id="22"/>
    </w:p>
    <w:p w14:paraId="4E0C844E" w14:textId="77777777" w:rsidR="00A77B3E" w:rsidRDefault="00A77B3E">
      <w:pPr>
        <w:spacing w:line="360" w:lineRule="auto"/>
        <w:jc w:val="both"/>
      </w:pPr>
    </w:p>
    <w:p w14:paraId="513C7C14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METHODS</w:t>
      </w:r>
    </w:p>
    <w:p w14:paraId="1870D9A5" w14:textId="70B8E652" w:rsidR="00A77B3E" w:rsidRPr="007843B8" w:rsidRDefault="00BA4D05">
      <w:pPr>
        <w:spacing w:line="360" w:lineRule="auto"/>
        <w:jc w:val="both"/>
        <w:rPr>
          <w:lang w:eastAsia="zh-CN"/>
        </w:rPr>
      </w:pPr>
      <w:bookmarkStart w:id="29" w:name="OLE_LINK311"/>
      <w:bookmarkStart w:id="30" w:name="OLE_LINK312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7843B8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-2-deoxy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2-DG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4</w:t>
      </w:r>
      <w:r w:rsidR="007843B8"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-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</w:t>
      </w:r>
      <w:r w:rsidR="007843B8">
        <w:rPr>
          <w:rFonts w:ascii="Book Antiqua" w:eastAsia="Book Antiqua" w:hAnsi="Book Antiqua" w:cs="Book Antiqua"/>
          <w:color w:val="000000"/>
        </w:rPr>
        <w:t>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843B8">
        <w:rPr>
          <w:rFonts w:ascii="Book Antiqua" w:eastAsia="Book Antiqua" w:hAnsi="Book Antiqua" w:cs="Book Antiqua"/>
          <w:color w:val="000000"/>
        </w:rPr>
        <w:t>imidazolinic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radioligan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hAnsi="Book Antiqua" w:cs="Book Antiqua" w:hint="eastAsia"/>
          <w:color w:val="000000"/>
          <w:lang w:eastAsia="zh-CN"/>
        </w:rPr>
        <w:t>[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7843B8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-Idazoxa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7843B8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-</w:t>
      </w:r>
      <w:r w:rsidR="007843B8" w:rsidRPr="007843B8">
        <w:rPr>
          <w:rFonts w:ascii="Book Antiqua" w:eastAsia="Book Antiqua" w:hAnsi="Book Antiqua" w:cs="Book Antiqua"/>
          <w:color w:val="000000"/>
        </w:rPr>
        <w:t>(2-benzofuranyl)-2-imidazoline</w:t>
      </w:r>
      <w:r w:rsidR="007843B8">
        <w:rPr>
          <w:rFonts w:ascii="Book Antiqua" w:hAnsi="Book Antiqua" w:cs="Book Antiqua" w:hint="eastAsia"/>
          <w:color w:val="000000"/>
          <w:lang w:eastAsia="zh-CN"/>
        </w:rPr>
        <w:t>]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5B5258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l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i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B01D6A"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B01D6A"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B01D6A">
        <w:rPr>
          <w:rFonts w:ascii="Book Antiqua" w:eastAsia="Book Antiqua" w:hAnsi="Book Antiqua" w:cs="Book Antiqua"/>
          <w:color w:val="000000"/>
        </w:rPr>
        <w:t>handl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ass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</w:p>
    <w:bookmarkEnd w:id="29"/>
    <w:bookmarkEnd w:id="30"/>
    <w:p w14:paraId="3C5A4245" w14:textId="77777777" w:rsidR="00A77B3E" w:rsidRDefault="00A77B3E">
      <w:pPr>
        <w:spacing w:line="360" w:lineRule="auto"/>
        <w:jc w:val="both"/>
      </w:pPr>
    </w:p>
    <w:p w14:paraId="6DAD14CD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RESULTS</w:t>
      </w:r>
    </w:p>
    <w:p w14:paraId="2403DE1B" w14:textId="0511EBE1" w:rsidR="00A77B3E" w:rsidRDefault="00BA4D05">
      <w:pPr>
        <w:spacing w:line="360" w:lineRule="auto"/>
        <w:jc w:val="both"/>
      </w:pPr>
      <w:bookmarkStart w:id="31" w:name="OLE_LINK313"/>
      <w:bookmarkStart w:id="32" w:name="OLE_LINK314"/>
      <w:r>
        <w:rPr>
          <w:rFonts w:ascii="Book Antiqua" w:eastAsia="Book Antiqua" w:hAnsi="Book Antiqua" w:cs="Book Antiqua"/>
          <w:color w:val="000000"/>
        </w:rPr>
        <w:t>2-D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es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pe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termate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ate-depend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ed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-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mpan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tro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lu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vo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g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i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s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cylglycero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</w:p>
    <w:bookmarkEnd w:id="31"/>
    <w:bookmarkEnd w:id="32"/>
    <w:p w14:paraId="436C7F5C" w14:textId="77777777" w:rsidR="00A77B3E" w:rsidRDefault="00A77B3E">
      <w:pPr>
        <w:spacing w:line="360" w:lineRule="auto"/>
        <w:jc w:val="both"/>
      </w:pPr>
    </w:p>
    <w:p w14:paraId="345EC630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CONCLUSION</w:t>
      </w:r>
    </w:p>
    <w:p w14:paraId="32E5EA24" w14:textId="7E0DD831" w:rsidR="00A77B3E" w:rsidRPr="005F14FF" w:rsidRDefault="00BA4D05">
      <w:pPr>
        <w:spacing w:line="360" w:lineRule="auto"/>
        <w:jc w:val="both"/>
        <w:rPr>
          <w:lang w:eastAsia="zh-CN"/>
        </w:rPr>
      </w:pPr>
      <w:bookmarkStart w:id="33" w:name="OLE_LINK315"/>
      <w:bookmarkStart w:id="34" w:name="OLE_LINK316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ab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-regulatio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er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t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m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dling.</w:t>
      </w:r>
    </w:p>
    <w:bookmarkEnd w:id="33"/>
    <w:bookmarkEnd w:id="34"/>
    <w:p w14:paraId="39544497" w14:textId="77777777" w:rsidR="00A77B3E" w:rsidRDefault="00A77B3E">
      <w:pPr>
        <w:spacing w:line="360" w:lineRule="auto"/>
        <w:jc w:val="both"/>
      </w:pPr>
    </w:p>
    <w:p w14:paraId="70D822B4" w14:textId="0811F042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Ke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5" w:name="OLE_LINK295"/>
      <w:bookmarkStart w:id="36" w:name="OLE_LINK296"/>
      <w:bookmarkStart w:id="37" w:name="OLE_LINK305"/>
      <w:r>
        <w:rPr>
          <w:rFonts w:ascii="Book Antiqua" w:eastAsia="Book Antiqua" w:hAnsi="Book Antiqua" w:cs="Book Antiqua"/>
          <w:color w:val="000000"/>
        </w:rPr>
        <w:t>Obesity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s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</w:t>
      </w:r>
      <w:r w:rsidR="007843B8">
        <w:rPr>
          <w:rFonts w:ascii="Book Antiqua" w:eastAsia="Book Antiqua" w:hAnsi="Book Antiqua" w:cs="Book Antiqua"/>
          <w:color w:val="000000"/>
        </w:rPr>
        <w:t>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sites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Creat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kin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B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843B8">
        <w:rPr>
          <w:rFonts w:ascii="Book Antiqua" w:hAnsi="Book Antiqua" w:cs="Book Antiqua" w:hint="eastAsia"/>
          <w:color w:val="000000"/>
          <w:lang w:eastAsia="zh-CN"/>
        </w:rPr>
        <w:t>I</w:t>
      </w:r>
      <w:r>
        <w:rPr>
          <w:rFonts w:ascii="Book Antiqua" w:eastAsia="Book Antiqua" w:hAnsi="Book Antiqua" w:cs="Book Antiqua"/>
          <w:color w:val="000000"/>
        </w:rPr>
        <w:t>dazoxan</w:t>
      </w:r>
      <w:proofErr w:type="spellEnd"/>
      <w:r>
        <w:rPr>
          <w:rFonts w:ascii="Book Antiqua" w:eastAsia="Book Antiqua" w:hAnsi="Book Antiqua" w:cs="Book Antiqua"/>
          <w:color w:val="000000"/>
        </w:rPr>
        <w:t>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esis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g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oxide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bookmarkEnd w:id="35"/>
      <w:bookmarkEnd w:id="36"/>
      <w:bookmarkEnd w:id="37"/>
    </w:p>
    <w:p w14:paraId="2EB84908" w14:textId="77777777" w:rsidR="00A77B3E" w:rsidRDefault="00A77B3E">
      <w:pPr>
        <w:spacing w:line="360" w:lineRule="auto"/>
        <w:jc w:val="both"/>
      </w:pPr>
    </w:p>
    <w:p w14:paraId="6ED67246" w14:textId="73AAE9BB" w:rsidR="00A77B3E" w:rsidRDefault="00BA4D05">
      <w:pPr>
        <w:spacing w:line="360" w:lineRule="auto"/>
        <w:jc w:val="both"/>
      </w:pPr>
      <w:bookmarkStart w:id="38" w:name="OLE_LINK297"/>
      <w:bookmarkStart w:id="39" w:name="OLE_LINK298"/>
      <w:proofErr w:type="spellStart"/>
      <w:r>
        <w:rPr>
          <w:rFonts w:ascii="Book Antiqua" w:eastAsia="Book Antiqua" w:hAnsi="Book Antiqua" w:cs="Book Antiqua"/>
          <w:color w:val="000000"/>
        </w:rPr>
        <w:t>Carpéné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ti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s</w:t>
      </w:r>
    </w:p>
    <w:bookmarkEnd w:id="38"/>
    <w:bookmarkEnd w:id="39"/>
    <w:p w14:paraId="33EAD460" w14:textId="77777777" w:rsidR="00A77B3E" w:rsidRDefault="00A77B3E">
      <w:pPr>
        <w:spacing w:line="360" w:lineRule="auto"/>
        <w:jc w:val="both"/>
      </w:pPr>
    </w:p>
    <w:p w14:paraId="52E244E9" w14:textId="53135EF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40" w:name="OLE_LINK306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5B5258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B5258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S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rodu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o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peci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bi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ium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m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fortunatel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tiliz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minish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B5258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-regu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B5258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are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ffici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n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m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il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iz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ele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5B5258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mpan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larg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ious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b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cutane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w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a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lycerid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B5258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er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mick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bookmarkEnd w:id="40"/>
    </w:p>
    <w:p w14:paraId="4D7A76E9" w14:textId="77777777" w:rsidR="00A77B3E" w:rsidRDefault="007843B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BA4D05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6E30A16F" w14:textId="38C5437C" w:rsidR="00283688" w:rsidRPr="00283688" w:rsidRDefault="00283688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bookmarkStart w:id="41" w:name="OLE_LINK317"/>
      <w:bookmarkStart w:id="42" w:name="OLE_LINK318"/>
      <w:r w:rsidRPr="00283688">
        <w:rPr>
          <w:rFonts w:ascii="Book Antiqua" w:eastAsia="Book Antiqua" w:hAnsi="Book Antiqua" w:cs="Book Antiqua"/>
          <w:color w:val="000000"/>
          <w:lang w:val="en-GB"/>
        </w:rPr>
        <w:t>Alongs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umer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ans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hibi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ve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henotyp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m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cad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d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ud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en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her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utoso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ai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it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196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Zucker&lt;/Author&gt;&lt;Year&gt;1961&lt;/Year&gt;&lt;RecNum&gt;1967&lt;/RecNum&gt;&lt;DisplayText&gt;&lt;style face="superscript"&gt;[1]&lt;/style&gt;&lt;/DisplayText&gt;&lt;record&gt;&lt;rec-number&gt;1967&lt;/rec-number&gt;&lt;foreign-keys&gt;&lt;key app="EN" db-id="2etzwvavnffdwneev9n5vrpcxx5raxaevsat" timestamp="1598000859"&gt;1967&lt;/key&gt;&lt;/foreign-keys&gt;&lt;ref-type name="Journal Article"&gt;17&lt;/ref-type&gt;&lt;contributors&gt;&lt;authors&gt;&lt;author&gt;Zucker, L.M.&lt;/author&gt;&lt;author&gt;Zucker, T.F.&lt;/author&gt;&lt;/authors&gt;&lt;/contributors&gt;&lt;titles&gt;&lt;title&gt;Fatty, a new mutation in the rat&lt;/title&gt;&lt;secondary-title&gt;J Heredity&lt;/secondary-title&gt;&lt;/titles&gt;&lt;periodical&gt;&lt;full-title&gt;J Heredity&lt;/full-title&gt;&lt;/periodical&gt;&lt;pages&gt;275-278&lt;/pages&gt;&lt;volume&gt;52&lt;/volume&gt;&lt;dates&gt;&lt;year&gt;1961&lt;/year&gt;&lt;/dates&gt;&lt;urls&gt;&lt;/urls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199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ud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monst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lec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a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e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halle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calor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e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velo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pontaneously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aHVhPC9BdXRob3I+PFllYXI+MTk5NjwvWWVhcj48UmVj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aHVhPC9BdXRob3I+PFllYXI+MTk5NjwvWWVhcj48UmVj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-4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ff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ss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ut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p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h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phag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g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docr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te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ppe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yndrom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k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o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l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or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nt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g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alance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Himms-Hagen&lt;/Author&gt;&lt;Year&gt;1999&lt;/Year&gt;&lt;RecNum&gt;2120&lt;/RecNum&gt;&lt;DisplayText&gt;&lt;style face="superscript"&gt;[5]&lt;/style&gt;&lt;/DisplayText&gt;&lt;record&gt;&lt;rec-number&gt;2120&lt;/rec-number&gt;&lt;foreign-keys&gt;&lt;key app="EN" db-id="2etzwvavnffdwneev9n5vrpcxx5raxaevsat" timestamp="1615369362"&gt;2120&lt;/key&gt;&lt;/foreign-keys&gt;&lt;ref-type name="Journal Article"&gt;17&lt;/ref-type&gt;&lt;contributors&gt;&lt;authors&gt;&lt;author&gt;Himms-Hagen, J.&lt;/author&gt;&lt;/authors&gt;&lt;/contributors&gt;&lt;auth-address&gt;Department of Biochemistry, Microbiology &amp;amp; Immunology, Faculty of Medicine, University of Ottawa, ON. jhhagen@uottawa.ca&lt;/auth-address&gt;&lt;titles&gt;&lt;title&gt;Physiological roles of the leptin endocrine system: differences between mice and humans&lt;/title&gt;&lt;secondary-title&gt;Crit Rev Clin Lab Sci&lt;/secondary-title&gt;&lt;alt-title&gt;Critical reviews in clinical laboratory sciences&lt;/alt-title&gt;&lt;/titles&gt;&lt;periodical&gt;&lt;full-title&gt;Crit Rev Clin Lab Sci&lt;/full-title&gt;&lt;abbr-1&gt;Critical reviews in clinical laboratory sciences&lt;/abbr-1&gt;&lt;/periodical&gt;&lt;alt-periodical&gt;&lt;full-title&gt;Crit Rev Clin Lab Sci&lt;/full-title&gt;&lt;abbr-1&gt;Critical reviews in clinical laboratory sciences&lt;/abbr-1&gt;&lt;/alt-periodical&gt;&lt;pages&gt;575-655&lt;/pages&gt;&lt;volume&gt;36&lt;/volume&gt;&lt;number&gt;6&lt;/number&gt;&lt;edition&gt;2000/02/03&lt;/edition&gt;&lt;keywords&gt;&lt;keyword&gt;Adipose Tissue/metabolism&lt;/keyword&gt;&lt;keyword&gt;Adult&lt;/keyword&gt;&lt;keyword&gt;Animals&lt;/keyword&gt;&lt;keyword&gt;Brain/physiology&lt;/keyword&gt;&lt;keyword&gt;Diagnosis&lt;/keyword&gt;&lt;keyword&gt;Endocrine System/*physiology&lt;/keyword&gt;&lt;keyword&gt;Female&lt;/keyword&gt;&lt;keyword&gt;Humans&lt;/keyword&gt;&lt;keyword&gt;Leptin/*physiology/therapeutic use&lt;/keyword&gt;&lt;keyword&gt;Male&lt;/keyword&gt;&lt;keyword&gt;Mice&lt;/keyword&gt;&lt;keyword&gt;Obesity&lt;/keyword&gt;&lt;keyword&gt;Pregnancy&lt;/keyword&gt;&lt;/keywords&gt;&lt;dates&gt;&lt;year&gt;1999&lt;/year&gt;&lt;pub-dates&gt;&lt;date&gt;Dec&lt;/date&gt;&lt;/pub-dates&gt;&lt;/dates&gt;&lt;isbn&gt;1040-8363 (Print)&amp;#xD;1040-8363&lt;/isbn&gt;&lt;accession-num&gt;10656540&lt;/accession-num&gt;&lt;urls&gt;&lt;/urls&gt;&lt;electronic-resource-num&gt;10.1080/10408369991239259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g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nc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e.g</w:t>
      </w:r>
      <w:r w:rsidR="00487D07" w:rsidRPr="00B53808">
        <w:rPr>
          <w:rFonts w:ascii="Book Antiqua" w:eastAsia="Book Antiqua" w:hAnsi="Book Antiqua" w:cs="Book Antiqua"/>
          <w:i/>
          <w:color w:val="000000"/>
          <w:lang w:val="en-GB"/>
        </w:rPr>
        <w:t>.</w:t>
      </w:r>
      <w:r w:rsidR="00487D07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roduction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p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ra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penditur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ll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omozyg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/f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pontane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ulim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pid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co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hyperinsulinemic</w:t>
      </w:r>
      <w:proofErr w:type="spellEnd"/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nseque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nsid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sefu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dyslipidemia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kidne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seas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WNoZWw8L0F1dGhvcj48WWVhcj4xOTk3PC9ZZWFyPjxS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WNoZWw8L0F1dGhvcj48WWVhcj4xOTk3PC9ZZWFyPjxS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evertheles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sefuln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abe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questionabl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pha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tolera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p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ramat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docr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ncrea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e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se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sen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Debant&lt;/Author&gt;&lt;Year&gt;1987&lt;/Year&gt;&lt;RecNum&gt;2122&lt;/RecNum&gt;&lt;DisplayText&gt;&lt;style face="superscript"&gt;[7]&lt;/style&gt;&lt;/DisplayText&gt;&lt;record&gt;&lt;rec-number&gt;2122&lt;/rec-number&gt;&lt;foreign-keys&gt;&lt;key app="EN" db-id="2etzwvavnffdwneev9n5vrpcxx5raxaevsat" timestamp="1615369820"&gt;2122&lt;/key&gt;&lt;/foreign-keys&gt;&lt;ref-type name="Journal Article"&gt;17&lt;/ref-type&gt;&lt;contributors&gt;&lt;authors&gt;&lt;author&gt;Debant, A.&lt;/author&gt;&lt;author&gt;Guerre-Millo, M.&lt;/author&gt;&lt;author&gt;Le Marchand-Brustel, Y.&lt;/author&gt;&lt;author&gt;Freychet, P.&lt;/author&gt;&lt;author&gt;Lavau, M.&lt;/author&gt;&lt;author&gt;Van Obberghen, E.&lt;/author&gt;&lt;/authors&gt;&lt;/contributors&gt;&lt;titles&gt;&lt;title&gt;Insulin receptor kinase is hyperresponsive in adipocytes of young obese Zucker rat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E273-8&lt;/pages&gt;&lt;volume&gt;252&lt;/volume&gt;&lt;number&gt;2 Pt 1&lt;/number&gt;&lt;edition&gt;1987/02/01&lt;/edition&gt;&lt;keywords&gt;&lt;keyword&gt;Adipose Tissue/drug effects/*enzymology&lt;/keyword&gt;&lt;keyword&gt;Animals&lt;/keyword&gt;&lt;keyword&gt;Female&lt;/keyword&gt;&lt;keyword&gt;Immunosorbent Techniques&lt;/keyword&gt;&lt;keyword&gt;Insulin/metabolism/pharmacology&lt;/keyword&gt;&lt;keyword&gt;Kinetics&lt;/keyword&gt;&lt;keyword&gt;Male&lt;/keyword&gt;&lt;keyword&gt;Muscles/enzymology&lt;/keyword&gt;&lt;keyword&gt;Obesity/*enzymology&lt;/keyword&gt;&lt;keyword&gt;Phosphorylation&lt;/keyword&gt;&lt;keyword&gt;Protein-Tyrosine Kinases/*metabolism&lt;/keyword&gt;&lt;keyword&gt;Rats&lt;/keyword&gt;&lt;keyword&gt;Rats, Zucker&lt;/keyword&gt;&lt;keyword&gt;Receptor, Insulin/drug effects/*metabolism&lt;/keyword&gt;&lt;/keywords&gt;&lt;dates&gt;&lt;year&gt;1987&lt;/year&gt;&lt;pub-dates&gt;&lt;date&gt;Feb&lt;/date&gt;&lt;/pub-dates&gt;&lt;/dates&gt;&lt;isbn&gt;0002-9513 (Print)&amp;#xD;0002-9513&lt;/isbn&gt;&lt;accession-num&gt;3548422&lt;/accession-num&gt;&lt;urls&gt;&lt;/urls&gt;&lt;electronic-resource-num&gt;10.1152/ajpendo.1987.252.2.E273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7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p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Bazin&lt;/Author&gt;&lt;Year&gt;1982&lt;/Year&gt;&lt;RecNum&gt;2125&lt;/RecNum&gt;&lt;DisplayText&gt;&lt;style face="superscript"&gt;[8]&lt;/style&gt;&lt;/DisplayText&gt;&lt;record&gt;&lt;rec-number&gt;2125&lt;/rec-number&gt;&lt;foreign-keys&gt;&lt;key app="EN" db-id="2etzwvavnffdwneev9n5vrpcxx5raxaevsat" timestamp="1615370440"&gt;2125&lt;/key&gt;&lt;/foreign-keys&gt;&lt;ref-type name="Journal Article"&gt;17&lt;/ref-type&gt;&lt;contributors&gt;&lt;authors&gt;&lt;author&gt;Bazin, R.&lt;/author&gt;&lt;author&gt;Lavau, M.&lt;/author&gt;&lt;/authors&gt;&lt;/contributors&gt;&lt;titles&gt;&lt;title&gt;Development of hepatic and adipose tissue lipogenic enzymes and insulinemia during suckling and weaning on to a high-fat diet in Zucker rats&lt;/title&gt;&lt;secondary-title&gt;J Lipid Res&lt;/secondary-title&gt;&lt;alt-title&gt;Journal of lipid research&lt;/alt-title&gt;&lt;/titles&gt;&lt;periodical&gt;&lt;full-title&gt;J Lipid Res&lt;/full-title&gt;&lt;abbr-1&gt;Journal of lipid research&lt;/abbr-1&gt;&lt;/periodical&gt;&lt;alt-periodical&gt;&lt;full-title&gt;J Lipid Res&lt;/full-title&gt;&lt;abbr-1&gt;Journal of lipid research&lt;/abbr-1&gt;&lt;/alt-periodical&gt;&lt;pages&gt;839-49&lt;/pages&gt;&lt;volume&gt;23&lt;/volume&gt;&lt;number&gt;6&lt;/number&gt;&lt;edition&gt;1982/08/01&lt;/edition&gt;&lt;keywords&gt;&lt;keyword&gt;Adipose Tissue/*enzymology&lt;/keyword&gt;&lt;keyword&gt;Animals&lt;/keyword&gt;&lt;keyword&gt;Body Weight&lt;/keyword&gt;&lt;keyword&gt;Dietary Fats/*pharmacology&lt;/keyword&gt;&lt;keyword&gt;Fatty Acid Synthases/metabolism&lt;/keyword&gt;&lt;keyword&gt;Female&lt;/keyword&gt;&lt;keyword&gt;Glucosephosphate Dehydrogenase/metabolism&lt;/keyword&gt;&lt;keyword&gt;Insulin/*blood&lt;/keyword&gt;&lt;keyword&gt;Liver/*enzymology&lt;/keyword&gt;&lt;keyword&gt;Malate Dehydrogenase/metabolism&lt;/keyword&gt;&lt;keyword&gt;Male&lt;/keyword&gt;&lt;keyword&gt;Phosphogluconate Dehydrogenase/metabolism&lt;/keyword&gt;&lt;keyword&gt;Rats&lt;/keyword&gt;&lt;keyword&gt;Rats, Mutant Strains/*metabolism&lt;/keyword&gt;&lt;keyword&gt;Rats, Zucker/*metabolism&lt;/keyword&gt;&lt;keyword&gt;Weaning&lt;/keyword&gt;&lt;/keywords&gt;&lt;dates&gt;&lt;year&gt;1982&lt;/year&gt;&lt;pub-dates&gt;&lt;date&gt;Aug&lt;/date&gt;&lt;/pub-dates&gt;&lt;/dates&gt;&lt;isbn&gt;0022-2275 (Print)&amp;#xD;0022-2275&lt;/isbn&gt;&lt;accession-num&gt;6752318&lt;/accession-num&gt;&lt;urls&gt;&lt;/urls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8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su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ul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velo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tern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th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low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or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g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487D07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or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iacylglycero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ar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rople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ohnson&lt;/Author&gt;&lt;Year&gt;1971&lt;/Year&gt;&lt;RecNum&gt;2124&lt;/RecNum&gt;&lt;DisplayText&gt;&lt;style face="superscript"&gt;[9]&lt;/style&gt;&lt;/DisplayText&gt;&lt;record&gt;&lt;rec-number&gt;2124&lt;/rec-number&gt;&lt;foreign-keys&gt;&lt;key app="EN" db-id="2etzwvavnffdwneev9n5vrpcxx5raxaevsat" timestamp="1615370097"&gt;2124&lt;/key&gt;&lt;/foreign-keys&gt;&lt;ref-type name="Journal Article"&gt;17&lt;/ref-type&gt;&lt;contributors&gt;&lt;authors&gt;&lt;author&gt;Johnson, P. R.&lt;/author&gt;&lt;author&gt;Zucker, L. M.&lt;/author&gt;&lt;author&gt;Cruce, J. A.&lt;/author&gt;&lt;author&gt;Hirsch, J.&lt;/author&gt;&lt;/authors&gt;&lt;/contributors&gt;&lt;titles&gt;&lt;title&gt;Cellularity of adipose depots in the genetically obese Zucker rat&lt;/title&gt;&lt;secondary-title&gt;J Lipid Res&lt;/secondary-title&gt;&lt;alt-title&gt;Journal of lipid research&lt;/alt-title&gt;&lt;/titles&gt;&lt;periodical&gt;&lt;full-title&gt;J Lipid Res&lt;/full-title&gt;&lt;abbr-1&gt;Journal of lipid research&lt;/abbr-1&gt;&lt;/periodical&gt;&lt;alt-periodical&gt;&lt;full-title&gt;J Lipid Res&lt;/full-title&gt;&lt;abbr-1&gt;Journal of lipid research&lt;/abbr-1&gt;&lt;/alt-periodical&gt;&lt;pages&gt;706-14&lt;/pages&gt;&lt;volume&gt;12&lt;/volume&gt;&lt;number&gt;6&lt;/number&gt;&lt;edition&gt;1971/11/01&lt;/edition&gt;&lt;keywords&gt;&lt;keyword&gt;Adipose Tissue/analysis/anatomy &amp;amp; histology/*cytology&lt;/keyword&gt;&lt;keyword&gt;Animals&lt;/keyword&gt;&lt;keyword&gt;Body Weight&lt;/keyword&gt;&lt;keyword&gt;Epididymis/analysis&lt;/keyword&gt;&lt;keyword&gt;Female&lt;/keyword&gt;&lt;keyword&gt;Growth&lt;/keyword&gt;&lt;keyword&gt;Lipids/analysis&lt;/keyword&gt;&lt;keyword&gt;Male&lt;/keyword&gt;&lt;keyword&gt;*Obesity&lt;/keyword&gt;&lt;keyword&gt;Rats&lt;/keyword&gt;&lt;keyword&gt;Rats, Inbred Strains&lt;/keyword&gt;&lt;keyword&gt;Retroperitoneal Space/analysis&lt;/keyword&gt;&lt;/keywords&gt;&lt;dates&gt;&lt;year&gt;1971&lt;/year&gt;&lt;pub-dates&gt;&lt;date&gt;Nov&lt;/date&gt;&lt;/pub-dates&gt;&lt;/dates&gt;&lt;isbn&gt;0022-2275 (Print)&amp;#xD;0022-2275&lt;/isbn&gt;&lt;accession-num&gt;5124535&lt;/accession-num&gt;&lt;urls&gt;&lt;/urls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9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r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adipogenic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in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roug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row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oo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tak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pl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4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1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ge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ohnson&lt;/Author&gt;&lt;Year&gt;1971&lt;/Year&gt;&lt;RecNum&gt;2124&lt;/RecNum&gt;&lt;DisplayText&gt;&lt;style face="superscript"&gt;[9]&lt;/style&gt;&lt;/DisplayText&gt;&lt;record&gt;&lt;rec-number&gt;2124&lt;/rec-number&gt;&lt;foreign-keys&gt;&lt;key app="EN" db-id="2etzwvavnffdwneev9n5vrpcxx5raxaevsat" timestamp="1615370097"&gt;2124&lt;/key&gt;&lt;/foreign-keys&gt;&lt;ref-type name="Journal Article"&gt;17&lt;/ref-type&gt;&lt;contributors&gt;&lt;authors&gt;&lt;author&gt;Johnson, P. R.&lt;/author&gt;&lt;author&gt;Zucker, L. M.&lt;/author&gt;&lt;author&gt;Cruce, J. A.&lt;/author&gt;&lt;author&gt;Hirsch, J.&lt;/author&gt;&lt;/authors&gt;&lt;/contributors&gt;&lt;titles&gt;&lt;title&gt;Cellularity of adipose depots in the genetically obese Zucker rat&lt;/title&gt;&lt;secondary-title&gt;J Lipid Res&lt;/secondary-title&gt;&lt;alt-title&gt;Journal of lipid research&lt;/alt-title&gt;&lt;/titles&gt;&lt;periodical&gt;&lt;full-title&gt;J Lipid Res&lt;/full-title&gt;&lt;abbr-1&gt;Journal of lipid research&lt;/abbr-1&gt;&lt;/periodical&gt;&lt;alt-periodical&gt;&lt;full-title&gt;J Lipid Res&lt;/full-title&gt;&lt;abbr-1&gt;Journal of lipid research&lt;/abbr-1&gt;&lt;/alt-periodical&gt;&lt;pages&gt;706-14&lt;/pages&gt;&lt;volume&gt;12&lt;/volume&gt;&lt;number&gt;6&lt;/number&gt;&lt;edition&gt;1971/11/01&lt;/edition&gt;&lt;keywords&gt;&lt;keyword&gt;Adipose Tissue/analysis/anatomy &amp;amp; histology/*cytology&lt;/keyword&gt;&lt;keyword&gt;Animals&lt;/keyword&gt;&lt;keyword&gt;Body Weight&lt;/keyword&gt;&lt;keyword&gt;Epididymis/analysis&lt;/keyword&gt;&lt;keyword&gt;Female&lt;/keyword&gt;&lt;keyword&gt;Growth&lt;/keyword&gt;&lt;keyword&gt;Lipids/analysis&lt;/keyword&gt;&lt;keyword&gt;Male&lt;/keyword&gt;&lt;keyword&gt;*Obesity&lt;/keyword&gt;&lt;keyword&gt;Rats&lt;/keyword&gt;&lt;keyword&gt;Rats, Inbred Strains&lt;/keyword&gt;&lt;keyword&gt;Retroperitoneal Space/analysis&lt;/keyword&gt;&lt;/keywords&gt;&lt;dates&gt;&lt;year&gt;1971&lt;/year&gt;&lt;pub-dates&gt;&lt;date&gt;Nov&lt;/date&gt;&lt;/pub-dates&gt;&lt;/dates&gt;&lt;isbn&gt;0022-2275 (Print)&amp;#xD;0022-2275&lt;/isbn&gt;&lt;accession-num&gt;5124535&lt;/accession-num&gt;&lt;urls&gt;&lt;/urls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9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tien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troph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stablis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ul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ow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ensi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lastRenderedPageBreak/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ogene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dGVybjwvQXV0aG9yPjxZZWFyPjE5NzU8L1llYXI+PFJl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dGVybjwvQXV0aG9yPjxZZWFyPjE5NzU8L1llYXI+PFJl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0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fini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pt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irc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k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ttermate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IYXJkaWU8L0F1dGhvcj48WWVhcj4xOTk2PC9ZZWFyPjxS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IYXJkaWU8L0F1dGhvcj48WWVhcj4xOTk2PC9ZZWFyPjxS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1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im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je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t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apt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cc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ircumv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/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rd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int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posi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5AAE0287" w14:textId="437D061B" w:rsidR="00283688" w:rsidRPr="00283688" w:rsidRDefault="00283688" w:rsidP="00283688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harmacolog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terven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1D15F9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1D15F9">
        <w:rPr>
          <w:rFonts w:ascii="Book Antiqua" w:eastAsia="Book Antiqua" w:hAnsi="Book Antiqua"/>
          <w:lang w:val="en-GB"/>
        </w:rPr>
        <w:t>β</w:t>
      </w:r>
      <w:r w:rsidR="004D3D54">
        <w:rPr>
          <w:rFonts w:eastAsia="Book Antiqua"/>
          <w:lang w:val="en-GB"/>
        </w:rPr>
        <w:t>-</w:t>
      </w:r>
      <w:bookmarkStart w:id="43" w:name="OLE_LINK36"/>
      <w:bookmarkStart w:id="44" w:name="OLE_LINK37"/>
      <w:r w:rsidRPr="00283688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bookmarkEnd w:id="43"/>
      <w:bookmarkEnd w:id="44"/>
      <w:r w:rsidRPr="00283688">
        <w:rPr>
          <w:rFonts w:ascii="Book Antiqua" w:eastAsia="Book Antiqua" w:hAnsi="Book Antiqua" w:cs="Book Antiqua"/>
          <w:color w:val="000000"/>
          <w:lang w:val="en-GB"/>
        </w:rPr>
        <w:t>ag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celiprolol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lenbuterol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KYWNvYjwvQXV0aG9yPjxZZWFyPjE5OTk8L1llYXI+PFJl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KYWNvYjwvQXV0aG9yPjxZZWFyPjE5OTk8L1llYXI+PFJl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2</w:t>
      </w:r>
      <w:r w:rsidR="00487D07">
        <w:rPr>
          <w:rFonts w:ascii="Book Antiqua" w:eastAsia="Book Antiqua" w:hAnsi="Book Antiqua" w:cs="Book Antiqua"/>
          <w:color w:val="000000"/>
          <w:vertAlign w:val="superscript"/>
          <w:lang w:val="en-GB"/>
        </w:rPr>
        <w:t>,13</w:t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tig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obab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ro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-stim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usc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rovem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compan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o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ende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rmaliz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art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lux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usc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b3Rod2VsbDwvQXV0aG9yPjxZZWFyPjE5ODc8L1llYXI+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b3Rod2VsbDwvQXV0aG9yPjxZZWFyPjE5ODc8L1llYXI+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4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p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nefic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inforc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pu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mons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you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k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tterm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487D07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g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1D15F9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1D15F9">
        <w:rPr>
          <w:rFonts w:ascii="Book Antiqua" w:eastAsia="Book Antiqua" w:hAnsi="Book Antiqua"/>
          <w:lang w:val="en-GB"/>
        </w:rPr>
        <w:t>β</w:t>
      </w:r>
      <w:r w:rsidR="004D3D54">
        <w:rPr>
          <w:rFonts w:eastAsia="Book Antiqua"/>
          <w:lang w:val="en-GB"/>
        </w:rPr>
        <w:t>-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signaling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thw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3J5PC9BdXRob3I+PFllYXI+MjAwMTwvWWVhcj48UmVj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3J5PC9BdXRob3I+PFllYXI+MjAwMTwvWWVhcj48UmVj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5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mit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air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ponsiven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l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orse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yndro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igg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leptinergic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yste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valid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r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u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te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i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th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otent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iomark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yndrome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Lent-Schochet&lt;/Author&gt;&lt;Year&gt;2019&lt;/Year&gt;&lt;RecNum&gt;1983&lt;/RecNum&gt;&lt;DisplayText&gt;&lt;style face="superscript"&gt;[16]&lt;/style&gt;&lt;/DisplayText&gt;&lt;record&gt;&lt;rec-number&gt;1983&lt;/rec-number&gt;&lt;foreign-keys&gt;&lt;key app="EN" db-id="2etzwvavnffdwneev9n5vrpcxx5raxaevsat" timestamp="1598261448"&gt;1983&lt;/key&gt;&lt;/foreign-keys&gt;&lt;ref-type name="Journal Article"&gt;17&lt;/ref-type&gt;&lt;contributors&gt;&lt;authors&gt;&lt;author&gt;Lent-Schochet, D.&lt;/author&gt;&lt;author&gt;McLaughlin, M.&lt;/author&gt;&lt;author&gt;Ramakrishnan, N.&lt;/author&gt;&lt;author&gt;Jialal, I.&lt;/author&gt;&lt;/authors&gt;&lt;/contributors&gt;&lt;auth-address&gt;Metabolism and Clinical Pathology, College of Medicine, California Northstate University, Elk Grove, CA 95757, United States.&lt;/auth-address&gt;&lt;titles&gt;&lt;title&gt;Exploratory metabolomics of metabolic syndrome: A status report&lt;/title&gt;&lt;secondary-title&gt;World J Diabetes&lt;/secondary-title&gt;&lt;alt-title&gt;World journal of diabetes&lt;/alt-title&gt;&lt;/titles&gt;&lt;periodical&gt;&lt;full-title&gt;World J Diabetes&lt;/full-title&gt;&lt;abbr-1&gt;World journal of diabetes&lt;/abbr-1&gt;&lt;/periodical&gt;&lt;alt-periodical&gt;&lt;full-title&gt;World J Diabetes&lt;/full-title&gt;&lt;abbr-1&gt;World journal of diabetes&lt;/abbr-1&gt;&lt;/alt-periodical&gt;&lt;pages&gt;23-36&lt;/pages&gt;&lt;volume&gt;10&lt;/volume&gt;&lt;number&gt;1&lt;/number&gt;&lt;edition&gt;2019/01/31&lt;/edition&gt;&lt;keywords&gt;&lt;keyword&gt;Amino acids&lt;/keyword&gt;&lt;keyword&gt;Biomarkers&lt;/keyword&gt;&lt;keyword&gt;Carnitine&lt;/keyword&gt;&lt;keyword&gt;Diabetes&lt;/keyword&gt;&lt;keyword&gt;Inflammation&lt;/keyword&gt;&lt;keyword&gt;Metabolic syndrome&lt;/keyword&gt;&lt;keyword&gt;Syndrome X, Metabolomics&lt;/keyword&gt;&lt;/keywords&gt;&lt;dates&gt;&lt;year&gt;2019&lt;/year&gt;&lt;pub-dates&gt;&lt;date&gt;Jan 15&lt;/date&gt;&lt;/pub-dates&gt;&lt;/dates&gt;&lt;isbn&gt;1948-9358 (Print)&amp;#xD;1948-9358&lt;/isbn&gt;&lt;accession-num&gt;30697368&lt;/accession-num&gt;&lt;urls&gt;&lt;/urls&gt;&lt;custom2&gt;PMC6347655&lt;/custom2&gt;&lt;electronic-resource-num&gt;10.4239/wjd.v10.i1.23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6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60A3E1C3" w14:textId="711BC037" w:rsidR="00283688" w:rsidRPr="00283688" w:rsidRDefault="00283688" w:rsidP="00283688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as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oly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oly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ppea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untera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lev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ase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olysi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Bairras&lt;/Author&gt;&lt;Year&gt;2007&lt;/Year&gt;&lt;RecNum&gt;2104&lt;/RecNum&gt;&lt;DisplayText&gt;&lt;style face="superscript"&gt;[17]&lt;/style&gt;&lt;/DisplayText&gt;&lt;record&gt;&lt;rec-number&gt;2104&lt;/rec-number&gt;&lt;foreign-keys&gt;&lt;key app="EN" db-id="2etzwvavnffdwneev9n5vrpcxx5raxaevsat" timestamp="1614702891"&gt;2104&lt;/key&gt;&lt;/foreign-keys&gt;&lt;ref-type name="Journal Article"&gt;17&lt;/ref-type&gt;&lt;contributors&gt;&lt;authors&gt;&lt;author&gt;Bairras, C.&lt;/author&gt;&lt;author&gt;Mauriege, P.&lt;/author&gt;&lt;author&gt;Bukowiecki, L.&lt;/author&gt;&lt;author&gt;Atgie, C.&lt;/author&gt;&lt;/authors&gt;&lt;/contributors&gt;&lt;auth-address&gt;Département Universitaire des Sciences d&amp;apos;Agen (DUSA), Université Bordeaux 1, Ave Michel Serres, 47 000 Agen, France.&lt;/auth-address&gt;&lt;titles&gt;&lt;title&gt;Regulation of lypolysis in white adipose tissues of lean and obese Zucker rats&lt;/title&gt;&lt;secondary-title&gt;J Physiol Biochem&lt;/secondary-title&gt;&lt;alt-title&gt;Journal of physiology and biochemistry&lt;/alt-title&gt;&lt;/titles&gt;&lt;periodical&gt;&lt;full-title&gt;J Physiol Biochem&lt;/full-title&gt;&lt;abbr-1&gt;Journal of physiology and biochemistry&lt;/abbr-1&gt;&lt;/periodical&gt;&lt;alt-periodical&gt;&lt;full-title&gt;J Physiol Biochem&lt;/full-title&gt;&lt;abbr-1&gt;Journal of physiology and biochemistry&lt;/abbr-1&gt;&lt;/alt-periodical&gt;&lt;pages&gt;287-96&lt;/pages&gt;&lt;volume&gt;63&lt;/volume&gt;&lt;number&gt;4&lt;/number&gt;&lt;edition&gt;2008/05/07&lt;/edition&gt;&lt;keywords&gt;&lt;keyword&gt;Adipose Tissue, White/*metabolism&lt;/keyword&gt;&lt;keyword&gt;Animals&lt;/keyword&gt;&lt;keyword&gt;Binding Sites&lt;/keyword&gt;&lt;keyword&gt;Body Weight&lt;/keyword&gt;&lt;keyword&gt;Lipolysis/drug effects/*physiology&lt;/keyword&gt;&lt;keyword&gt;Norepinephrine/pharmacology&lt;/keyword&gt;&lt;keyword&gt;Obesity/*metabolism&lt;/keyword&gt;&lt;keyword&gt;Phenotype&lt;/keyword&gt;&lt;keyword&gt;Rats&lt;/keyword&gt;&lt;keyword&gt;Rats, Zucker&lt;/keyword&gt;&lt;keyword&gt;Thinness/*metabolism&lt;/keyword&gt;&lt;/keywords&gt;&lt;dates&gt;&lt;year&gt;2007&lt;/year&gt;&lt;pub-dates&gt;&lt;date&gt;Dec&lt;/date&gt;&lt;/pub-dates&gt;&lt;/dates&gt;&lt;isbn&gt;1138-7548 (Print)&amp;#xD;1138-7548&lt;/isbn&gt;&lt;accession-num&gt;18457004&lt;/accession-num&gt;&lt;urls&gt;&lt;/urls&gt;&lt;electronic-resource-num&gt;10.1007/bf03165760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7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1D15F9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1D15F9">
        <w:rPr>
          <w:rFonts w:ascii="Book Antiqua" w:eastAsia="Book Antiqua" w:hAnsi="Book Antiqua"/>
          <w:lang w:val="en-GB"/>
        </w:rPr>
        <w:t>β</w:t>
      </w:r>
      <w:r w:rsidR="004D3D54">
        <w:rPr>
          <w:rFonts w:eastAsia="Book Antiqua"/>
          <w:lang w:val="en-GB"/>
        </w:rPr>
        <w:t>-</w:t>
      </w:r>
      <w:r w:rsidRPr="00B53808">
        <w:rPr>
          <w:rFonts w:ascii="Book Antiqua" w:eastAsia="Book Antiqua" w:hAnsi="Book Antiqua" w:cs="Book Antiqua"/>
          <w:lang w:val="en-GB"/>
        </w:rPr>
        <w:t>adr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ponsiven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eem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ap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chanis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im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r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las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r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FFA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c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irc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F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lete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ntribu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lic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-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ep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eatosi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d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or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biliz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uscl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dWthaWRhPC9BdXRob3I+PFllYXI+MjAxNzwvWWVhcj48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dWthaWRhPC9BdXRob3I+PFllYXI+MjAxNzwvWWVhcj48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8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r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BAT)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aGVybm9ndWJvdmE8L0F1dGhvcj48WWVhcj4yMDA0PC9Z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aGVybm9ndWJvdmE8L0F1dGhvcj48WWVhcj4yMDA0PC9Z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9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ud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m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mulato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anspor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487D07">
        <w:rPr>
          <w:rFonts w:ascii="Book Antiqua" w:eastAsia="Book Antiqua" w:hAnsi="Book Antiqua" w:cs="Book Antiqua"/>
          <w:color w:val="000000"/>
          <w:lang w:val="en-GB"/>
        </w:rPr>
        <w:t>i</w:t>
      </w:r>
      <w:r w:rsidR="00487D07" w:rsidRPr="00283688">
        <w:rPr>
          <w:rFonts w:ascii="Book Antiqua" w:eastAsia="Book Antiqua" w:hAnsi="Book Antiqua" w:cs="Book Antiqua"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o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lastRenderedPageBreak/>
        <w:t>adipocyt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0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ic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nstitu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c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p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ffec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rec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ll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cise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renocep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pe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ros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hosphat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hibi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vanadium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0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lex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tu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oc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aris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lu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iology.</w:t>
      </w:r>
    </w:p>
    <w:p w14:paraId="0A18E530" w14:textId="5D9B8B61" w:rsidR="00283688" w:rsidRPr="00283688" w:rsidRDefault="00283688" w:rsidP="00283688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283688">
        <w:rPr>
          <w:rFonts w:ascii="Book Antiqua" w:eastAsia="Book Antiqua" w:hAnsi="Book Antiqua" w:cs="Book Antiqua"/>
          <w:color w:val="000000"/>
          <w:lang w:val="en-GB"/>
        </w:rPr>
        <w:t>Alongs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p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-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ost-synap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p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quisi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g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nction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v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ynap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vesic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p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or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OZ3V5ZW48L0F1dGhvcj48WWVhcj4yMDExPC9ZZWFyPjxS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EwNC04PC9wYWdlcz48dm9sdW1lPjQ4MDwvdm9sdW1lPjxudW1iZXI+NzM3NTwvbnVtYmVy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OZ3V5ZW48L0F1dGhvcj48WWVhcj4yMDExPC9ZZWFyPjxS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EwNC04PC9wYWdlcz48dm9sdW1lPjQ4MDwvdm9sdW1lPjxudW1iZXI+NzM3NTwvbnVtYmVy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1,22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omp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urn-of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chanism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vol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uptak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grad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sensit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vo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verstimul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j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ep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gra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catalyz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no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MAO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bstr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ermin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eurotransmi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nc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ea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rrespo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dehy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eroxid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Clouet&lt;/Author&gt;&lt;Year&gt;1986&lt;/Year&gt;&lt;RecNum&gt;2108&lt;/RecNum&gt;&lt;DisplayText&gt;&lt;style face="superscript"&gt;[23]&lt;/style&gt;&lt;/DisplayText&gt;&lt;record&gt;&lt;rec-number&gt;2108&lt;/rec-number&gt;&lt;foreign-keys&gt;&lt;key app="EN" db-id="2etzwvavnffdwneev9n5vrpcxx5raxaevsat" timestamp="1614709609"&gt;2108&lt;/key&gt;&lt;/foreign-keys&gt;&lt;ref-type name="Journal Article"&gt;17&lt;/ref-type&gt;&lt;contributors&gt;&lt;authors&gt;&lt;author&gt;Clouet, P.&lt;/author&gt;&lt;author&gt;Henninger, C.&lt;/author&gt;&lt;author&gt;Bézard, J.&lt;/author&gt;&lt;/authors&gt;&lt;/contributors&gt;&lt;titles&gt;&lt;title&gt;Study of some factors controlling fatty acid oxidation in liver mitochondria of obese Zucker rat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103-8&lt;/pages&gt;&lt;volume&gt;239&lt;/volume&gt;&lt;number&gt;1&lt;/number&gt;&lt;edition&gt;1986/10/01&lt;/edition&gt;&lt;keywords&gt;&lt;keyword&gt;Animals&lt;/keyword&gt;&lt;keyword&gt;Body Weight&lt;/keyword&gt;&lt;keyword&gt;Fatty Acids/*metabolism&lt;/keyword&gt;&lt;keyword&gt;Lipid Metabolism&lt;/keyword&gt;&lt;keyword&gt;Liver/pathology&lt;/keyword&gt;&lt;keyword&gt;Male&lt;/keyword&gt;&lt;keyword&gt;Mitochondria, Liver/enzymology/*metabolism&lt;/keyword&gt;&lt;keyword&gt;Obesity/enzymology/*metabolism&lt;/keyword&gt;&lt;keyword&gt;Organ Size&lt;/keyword&gt;&lt;keyword&gt;Oxidation-Reduction&lt;/keyword&gt;&lt;keyword&gt;Proteins/metabolism&lt;/keyword&gt;&lt;keyword&gt;Rats&lt;/keyword&gt;&lt;keyword&gt;Rats, Zucker&lt;/keyword&gt;&lt;/keywords&gt;&lt;dates&gt;&lt;year&gt;1986&lt;/year&gt;&lt;pub-dates&gt;&lt;date&gt;Oct 1&lt;/date&gt;&lt;/pub-dates&gt;&lt;/dates&gt;&lt;isbn&gt;0264-6021 (Print)&amp;#xD;0264-6021&lt;/isbn&gt;&lt;accession-num&gt;3800970&lt;/accession-num&gt;&lt;urls&gt;&lt;/urls&gt;&lt;custom2&gt;PMC1147245&lt;/custom2&gt;&lt;electronic-resource-num&gt;10.1042/bj2390103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3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knowledg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tochondr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zy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pots.</w:t>
      </w:r>
    </w:p>
    <w:p w14:paraId="781D12C3" w14:textId="458D72D8" w:rsidR="00283688" w:rsidRPr="00283688" w:rsidRDefault="00283688" w:rsidP="00283688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ollow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ul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tterm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bstr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r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pr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l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semicarbazide</w:t>
      </w:r>
      <w:proofErr w:type="spellEnd"/>
      <w:r w:rsidRPr="00283688">
        <w:rPr>
          <w:rFonts w:ascii="Book Antiqua" w:eastAsia="Book Antiqua" w:hAnsi="Book Antiqua" w:cs="Book Antiqua"/>
          <w:color w:val="000000"/>
          <w:lang w:val="en-GB"/>
        </w:rPr>
        <w:t>-sen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SSAO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at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ic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I</w:t>
      </w:r>
      <w:r w:rsidRPr="00283688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-sites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cum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TI3XTwvc3R5bGU+PC9EaXNwbGF5VGV4dD48cmVjb3JkPjxyZWMtbnVtYmVyPjIxODwv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TI3XTwvc3R5bGU+PC9EaXNwbGF5VGV4dD48cmVjb3JkPjxyZWMtbnVtYmVyPjIxODwv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4-27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umer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WAT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.</w:t>
      </w:r>
    </w:p>
    <w:bookmarkEnd w:id="41"/>
    <w:bookmarkEnd w:id="42"/>
    <w:p w14:paraId="0E65C91D" w14:textId="77777777" w:rsidR="00A77B3E" w:rsidRDefault="00A77B3E">
      <w:pPr>
        <w:spacing w:line="360" w:lineRule="auto"/>
        <w:ind w:firstLine="284"/>
        <w:jc w:val="both"/>
      </w:pPr>
    </w:p>
    <w:p w14:paraId="71E12431" w14:textId="04C7E95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5F14F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5F14F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653650A7" w14:textId="77777777" w:rsidR="00A77B3E" w:rsidRDefault="00BA4D05">
      <w:pPr>
        <w:spacing w:line="360" w:lineRule="auto"/>
        <w:jc w:val="both"/>
      </w:pPr>
      <w:bookmarkStart w:id="45" w:name="OLE_LINK319"/>
      <w:bookmarkStart w:id="46" w:name="OLE_LINK320"/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Chemicals</w:t>
      </w:r>
    </w:p>
    <w:p w14:paraId="6FC10363" w14:textId="32BD3EEF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2-1,2-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deoxy-D-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2-DG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/mmol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-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D-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/mmol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14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-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kinElm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Shelt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F5650">
        <w:rPr>
          <w:rFonts w:ascii="Book Antiqua" w:hAnsi="Book Antiqua" w:cs="Book Antiqua"/>
          <w:color w:val="000000"/>
          <w:lang w:val="en-GB" w:eastAsia="zh-CN"/>
        </w:rPr>
        <w:t>United Sta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2-(2-benzofuranyl)-2-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/mmo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4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/mmo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rch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ersha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science/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althc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0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Buckinghamshir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gland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top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lu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than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o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1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y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6545EE" w:rsidRPr="006545EE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6545EE" w:rsidRPr="006545EE">
        <w:rPr>
          <w:rFonts w:ascii="Book Antiqua" w:eastAsia="Book Antiqua" w:hAnsi="Book Antiqua" w:cs="Book Antiqua"/>
          <w:color w:val="000000"/>
          <w:lang w:val="en-GB"/>
        </w:rPr>
        <w:t>perform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6545EE" w:rsidRPr="006545EE">
        <w:rPr>
          <w:rFonts w:ascii="Book Antiqua" w:eastAsia="Book Antiqua" w:hAnsi="Book Antiqua" w:cs="Book Antiqua"/>
          <w:color w:val="000000"/>
          <w:lang w:val="en-GB"/>
        </w:rPr>
        <w:t>liqu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6545EE" w:rsidRPr="006545EE">
        <w:rPr>
          <w:rFonts w:ascii="Book Antiqua" w:eastAsia="Book Antiqua" w:hAnsi="Book Antiqua" w:cs="Book Antiqua"/>
          <w:color w:val="000000"/>
          <w:lang w:val="en-GB"/>
        </w:rPr>
        <w:t>chromatograph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&gt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re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ti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10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lectrophore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du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vic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-Ra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Ivry/Se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b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cl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bod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d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arini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oulou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Unzeta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Barcelona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ain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ivel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auwolsc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d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Dr.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emaury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Sanofi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illy-Mazar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emic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ug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cirazolin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thovanadate</w:t>
      </w:r>
      <w:r w:rsidR="006545EE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v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rch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rc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Darmstad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rmany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fili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ma-Aldr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Pari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.</w:t>
      </w:r>
    </w:p>
    <w:p w14:paraId="5AABDC4F" w14:textId="77777777" w:rsidR="00A77B3E" w:rsidRDefault="00A77B3E">
      <w:pPr>
        <w:spacing w:line="360" w:lineRule="auto"/>
        <w:jc w:val="both"/>
      </w:pPr>
    </w:p>
    <w:p w14:paraId="0E2F998B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imals</w:t>
      </w:r>
    </w:p>
    <w:p w14:paraId="532230FA" w14:textId="419ED3A1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r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cess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l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/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is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ro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ema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p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tribu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qu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d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eno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a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eque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d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analyz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e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Char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boratori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L’Arbresl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g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ght/dar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y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ligh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.m.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mpera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uthan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n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R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uidel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An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earch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D24019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 w:rsidRPr="00D24019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D24019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)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Kilkenny&lt;/Author&gt;&lt;Year&gt;2010&lt;/Year&gt;&lt;RecNum&gt;1648&lt;/RecNum&gt;&lt;DisplayText&gt;&lt;style face="superscript"&gt;[28]&lt;/style&gt;&lt;/DisplayText&gt;&lt;record&gt;&lt;rec-number&gt;1648&lt;/rec-number&gt;&lt;foreign-keys&gt;&lt;key app="EN" db-id="2etzwvavnffdwneev9n5vrpcxx5raxaevsat" timestamp="1544545032"&gt;1648&lt;/key&gt;&lt;/foreign-keys&gt;&lt;ref-type name="Journal Article"&gt;17&lt;/ref-type&gt;&lt;contributors&gt;&lt;authors&gt;&lt;author&gt;Kilkenny, C.&lt;/author&gt;&lt;author&gt;Browne, W.&lt;/author&gt;&lt;author&gt;Cuthill, I.C.&lt;/author&gt;&lt;author&gt;Emerson, M.&lt;/author&gt;&lt;author&gt;Altman, D.G.&lt;/author&gt;&lt;author&gt;Group, N.R.R.G.W. &lt;/author&gt;&lt;/authors&gt;&lt;/contributors&gt;&lt;titles&gt;&lt;title&gt;Animal research: reporting in vivo experiments: the ARRIVE guidelines&lt;/title&gt;&lt;secondary-title&gt;Br J Pharmacol&lt;/secondary-title&gt;&lt;/titles&gt;&lt;periodical&gt;&lt;full-title&gt;Br J Pharmacol&lt;/full-title&gt;&lt;abbr-1&gt;British journal of pharmacology&lt;/abbr-1&gt;&lt;/periodical&gt;&lt;pages&gt;1577-1579&lt;/pages&gt;&lt;volume&gt;160&lt;/volume&gt;&lt;number&gt;10&lt;/number&gt;&lt;edition&gt;2001/10/24&lt;/edition&gt;&lt;keywords&gt;&lt;keyword&gt;Animals&lt;/keyword&gt;&lt;/keywords&gt;&lt;dates&gt;&lt;year&gt;2010&lt;/year&gt;&lt;pub-dates&gt;&lt;date&gt;Oct&lt;/date&gt;&lt;/pub-dates&gt;&lt;/dates&gt;&lt;accession-num&gt;20649561&lt;/accession-num&gt;&lt;urls&gt;&lt;/urls&gt;&lt;electronic-resource-num&gt;doi:10.1111/j.1476-5381.2010.00872.x.&lt;/electronic-resource-num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61BDCB99" w14:textId="77777777" w:rsidR="00A77B3E" w:rsidRDefault="00A77B3E">
      <w:pPr>
        <w:spacing w:line="360" w:lineRule="auto"/>
        <w:jc w:val="both"/>
      </w:pPr>
    </w:p>
    <w:p w14:paraId="4938922F" w14:textId="4F4E443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dipocyt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gluco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uptak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ipogenic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ctivity</w:t>
      </w:r>
    </w:p>
    <w:p w14:paraId="4737B064" w14:textId="1BBC2FA7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o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ra-abdomi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erigonadic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troperitonea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irenal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inguina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ion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edia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g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llage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rebs-Rin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ai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carbon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P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yruvate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.5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v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r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bumi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par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hing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lu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oy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edi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inu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es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i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3E76B4C9" w14:textId="700065BE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adiolabel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metaboliz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analog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2-DG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tea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e.</w:t>
      </w:r>
    </w:p>
    <w:p w14:paraId="4E1D6B8B" w14:textId="01483ABB" w:rsidR="00A77B3E" w:rsidRDefault="00533B0C" w:rsidP="00533B0C">
      <w:pPr>
        <w:spacing w:line="360" w:lineRule="auto"/>
        <w:ind w:firstLine="284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rm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s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orpo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t>120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ic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glucos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p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assa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imar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ig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coworkers</w:t>
      </w:r>
      <w:proofErr w:type="spellEnd"/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9keTwvQXV0aG9yPjxZZWFyPjE5NzQ8L1llYXI+PFJl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</w:fldData>
        </w:fldChar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9keTwvQXV0aG9yPjxZZWFyPjE5NzQ8L1llYXI+PFJl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</w:fldData>
        </w:fldChar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="00B01D6A" w:rsidRPr="00533B0C">
        <w:rPr>
          <w:rFonts w:ascii="Book Antiqua" w:eastAsia="Book Antiqua" w:hAnsi="Book Antiqua" w:cs="Book Antiqua"/>
          <w:color w:val="000000"/>
        </w:rPr>
      </w:r>
      <w:r w:rsidR="00B01D6A"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="00B01D6A"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9]</w:t>
      </w:r>
      <w:r w:rsidR="00B01D6A"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l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aptation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as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a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traction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nt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c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water-misci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qu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cktai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InstaFluor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-Pl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kinElm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ltham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F5650">
        <w:rPr>
          <w:rFonts w:ascii="Book Antiqua" w:hAnsi="Book Antiqua" w:cs="Book Antiqua"/>
          <w:color w:val="000000"/>
          <w:lang w:val="en-GB" w:eastAsia="zh-CN"/>
        </w:rPr>
        <w:t>United Sta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p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a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ai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osynthes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monstrat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argaud&lt;/Author&gt;&lt;Year&gt;2021&lt;/Year&gt;&lt;RecNum&gt;1964&lt;/RecNum&gt;&lt;DisplayText&gt;&lt;style face="superscript"&gt;[31]&lt;/style&gt;&lt;/DisplayText&gt;&lt;record&gt;&lt;rec-number&gt;1964&lt;/rec-number&gt;&lt;foreign-keys&gt;&lt;key app="EN" db-id="2etzwvavnffdwneev9n5vrpcxx5raxaevsat" timestamp="1596097770"&gt;1964&lt;/key&gt;&lt;/foreign-keys&gt;&lt;ref-type name="Journal Article"&gt;17&lt;/ref-type&gt;&lt;contributors&gt;&lt;authors&gt;&lt;author&gt;Jargaud, Valentin&lt;/author&gt;&lt;author&gt;Bour, Sandy&lt;/author&gt;&lt;author&gt;Tercé, François&lt;/author&gt;&lt;author&gt;Collet, Xavier&lt;/author&gt;&lt;author&gt;Valet, Philippe&lt;/author&gt;&lt;author&gt;Bouloumié, Anne&lt;/author&gt;&lt;author&gt;Guillemot, Jean-Claude&lt;/author&gt;&lt;author&gt;Mauriège, Pascale&lt;/author&gt;&lt;author&gt;Jalkanen, Sirpa&lt;/author&gt;&lt;author&gt;Stolen, Craig&lt;/author&gt;&lt;author&gt;Salmi, Marko&lt;/author&gt;&lt;author&gt;Smith, David J.&lt;/author&gt;&lt;author&gt;Carpéné, Christian&lt;/author&gt;&lt;/authors&gt;&lt;/contributors&gt;&lt;titles&gt;&lt;title&gt;Obesity of mice lacking VAP-1/SSAO by Aoc3 gene deletion is reproduced in mice expressing a mutated vascular adhesion protein-1 (VAP-1) devoid of amine oxidase activity&lt;/title&gt;&lt;secondary-title&gt;J Physiol Biochem&lt;/secondary-title&gt;&lt;alt-title&gt;Journal of Physiology and Biochemistry&lt;/alt-title&gt;&lt;/titles&gt;&lt;periodical&gt;&lt;full-title&gt;J Physiol Biochem&lt;/full-title&gt;&lt;abbr-1&gt;Journal of physiology and biochemistry&lt;/abbr-1&gt;&lt;/periodical&gt;&lt;alt-periodical&gt;&lt;full-title&gt;J Physiol Biochem&lt;/full-title&gt;&lt;abbr-1&gt;Journal of physiology and biochemistry&lt;/abbr-1&gt;&lt;/alt-periodical&gt;&lt;pages&gt;141-154&lt;/pages&gt;&lt;volume&gt;77&lt;/volume&gt;&lt;dates&gt;&lt;year&gt;2021&lt;/year&gt;&lt;pub-dates&gt;&lt;date&gt;2020/07/25&lt;/date&gt;&lt;/pub-dates&gt;&lt;/dates&gt;&lt;isbn&gt;1877-8755&lt;/isbn&gt;&lt;urls&gt;&lt;related-urls&gt;&lt;url&gt;https://doi.org/10.1007/s13105-020-00756-y&lt;/url&gt;&lt;/related-urls&gt;&lt;/urls&gt;&lt;electronic-resource-num&gt;10.1007/s13105-020-00756-y&lt;/electronic-resource-num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59B395CD" w14:textId="77777777" w:rsidR="00A77B3E" w:rsidRDefault="00A77B3E">
      <w:pPr>
        <w:spacing w:line="360" w:lineRule="auto"/>
        <w:ind w:firstLine="284"/>
        <w:jc w:val="both"/>
      </w:pPr>
    </w:p>
    <w:p w14:paraId="5986BF4D" w14:textId="4AD56653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mmunoblot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2165C10B" w14:textId="5F527DF2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Homogen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P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lubil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a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6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s-HC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D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ycero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%</w:t>
      </w:r>
      <w:r w:rsidR="001D15F9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2F49BC" w:rsidRPr="002F49BC">
        <w:rPr>
          <w:rFonts w:ascii="Book Antiqua" w:eastAsia="Book Antiqua" w:hAnsi="Book Antiqua"/>
          <w:lang w:val="en-GB"/>
        </w:rPr>
        <w:t>β</w:t>
      </w:r>
      <w:r w:rsidR="00DA6CC6">
        <w:rPr>
          <w:rFonts w:hint="eastAsia"/>
          <w:lang w:val="en-GB" w:eastAsia="zh-CN"/>
        </w:rPr>
        <w:t>-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ercaptoethano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.8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i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so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dodecy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sulfate</w:t>
      </w:r>
      <w:proofErr w:type="spellEnd"/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-polyacrylam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g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electrophoresi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gr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fer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vinylide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luor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mid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electroblotter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rans-blo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-Rad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ck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 w:rsidRPr="00533B0C">
        <w:rPr>
          <w:rFonts w:ascii="Book Antiqua" w:eastAsia="Book Antiqua" w:hAnsi="Book Antiqua" w:cs="Book Antiqua"/>
          <w:color w:val="000000"/>
          <w:lang w:val="en-GB"/>
        </w:rPr>
        <w:t>was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C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.5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nonfat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l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mperatur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n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b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cl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 w:rsidRPr="00533B0C">
        <w:rPr>
          <w:rFonts w:ascii="Book Antiqua" w:eastAsia="Book Antiqua" w:hAnsi="Book Antiqua" w:cs="Book Antiqua"/>
          <w:color w:val="000000"/>
          <w:lang w:val="en-GB"/>
        </w:rPr>
        <w:t>antiser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1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: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0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bb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epito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ZW1hdXJ5PC9BdXRob3I+PFllYXI+MjAwMDwvWWVhcj48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ZW1hdXJ5PC9BdXRob3I+PFllYXI+MjAwMDwvWWVhcj48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h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ase-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label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-rab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g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1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: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000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re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ha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emiluminesc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Pharmac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tech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iscatawa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J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ced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llo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-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cl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velop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Ramonet&lt;/Author&gt;&lt;Year&gt;2003&lt;/Year&gt;&lt;RecNum&gt;1232&lt;/RecNum&gt;&lt;DisplayText&gt;&lt;style face="superscript"&gt;[33]&lt;/style&gt;&lt;/DisplayText&gt;&lt;record&gt;&lt;rec-number&gt;1232&lt;/rec-number&gt;&lt;foreign-keys&gt;&lt;key app="EN" db-id="2etzwvavnffdwneev9n5vrpcxx5raxaevsat" timestamp="1488908638"&gt;1232&lt;/key&gt;&lt;/foreign-keys&gt;&lt;ref-type name="Journal Article"&gt;17&lt;/ref-type&gt;&lt;contributors&gt;&lt;authors&gt;&lt;author&gt;Ramonet, D.&lt;/author&gt;&lt;author&gt;Rodriguez, M.&lt;/author&gt;&lt;author&gt;Saura, J.&lt;/author&gt;&lt;author&gt;Lizcano, J. M.&lt;/author&gt;&lt;author&gt;Romera, M.&lt;/author&gt;&lt;author&gt;Unzeta, M.&lt;/author&gt;&lt;author&gt;Finch, C.&lt;/author&gt;&lt;author&gt;Billett, E.&lt;/author&gt;&lt;author&gt;Mahy, N.&lt;/author&gt;&lt;/authors&gt;&lt;/contributors&gt;&lt;auth-address&gt;Unitat de Bioquimica, IDIBAPS, Facultat de Medicina, Universitat de Barcelona, C/Casanova 143, E-08036 Barcelona, Spain.&lt;/auth-address&gt;&lt;titles&gt;&lt;title&gt;Localization of monoamine oxidase A and B and semicarbazide-sensitive amine oxidase in human peripheral tissues&lt;/title&gt;&lt;secondary-title&gt;Inflammopharmacology&lt;/secondary-title&gt;&lt;alt-title&gt;Inflammopharmacology&lt;/alt-title&gt;&lt;/titles&gt;&lt;periodical&gt;&lt;full-title&gt;Inflammopharmacology&lt;/full-title&gt;&lt;abbr-1&gt;Inflammopharmacology&lt;/abbr-1&gt;&lt;/periodical&gt;&lt;alt-periodical&gt;&lt;full-title&gt;Inflammopharmacology&lt;/full-title&gt;&lt;abbr-1&gt;Inflammopharmacology&lt;/abbr-1&gt;&lt;/alt-periodical&gt;&lt;pages&gt;111-7&lt;/pages&gt;&lt;volume&gt;11&lt;/volume&gt;&lt;number&gt;2&lt;/number&gt;&lt;edition&gt;2004/03/24&lt;/edition&gt;&lt;dates&gt;&lt;year&gt;2003&lt;/year&gt;&lt;/dates&gt;&lt;isbn&gt;0925-4692 (Print)&amp;#xD;0925-4692&lt;/isbn&gt;&lt;accession-num&gt;15035812&lt;/accession-num&gt;&lt;urls&gt;&lt;/urls&gt;&lt;electronic-resource-num&gt;10.1163/156856003765764272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F49BC" w:rsidRPr="002F49BC">
        <w:rPr>
          <w:rFonts w:ascii="Book Antiqua" w:eastAsia="Book Antiqua" w:hAnsi="Book Antiqua"/>
          <w:lang w:val="en-GB"/>
        </w:rPr>
        <w:t>β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–ac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rm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ripp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rma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2F49BC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1D15F9">
        <w:rPr>
          <w:rFonts w:ascii="Book Antiqua" w:eastAsia="Book Antiqua" w:hAnsi="Book Antiqua"/>
          <w:lang w:val="en-GB"/>
        </w:rPr>
        <w:t>β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–ac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.</w:t>
      </w:r>
    </w:p>
    <w:p w14:paraId="57AB9531" w14:textId="77777777" w:rsidR="00A77B3E" w:rsidRDefault="00A77B3E">
      <w:pPr>
        <w:spacing w:line="360" w:lineRule="auto"/>
        <w:jc w:val="both"/>
      </w:pPr>
    </w:p>
    <w:p w14:paraId="6C875C9A" w14:textId="7C046F83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ssay</w:t>
      </w:r>
    </w:p>
    <w:p w14:paraId="1FF87E0D" w14:textId="77EB8AD5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su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mogen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14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-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osph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prot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cktai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r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gy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o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scap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le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os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pl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nap-froz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mogen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p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su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C-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-Ra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a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top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lu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14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-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spen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~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7F26C7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RB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tea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osph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mogenates.</w:t>
      </w:r>
    </w:p>
    <w:p w14:paraId="1B08872D" w14:textId="77777777" w:rsidR="00A77B3E" w:rsidRDefault="00A77B3E">
      <w:pPr>
        <w:spacing w:line="360" w:lineRule="auto"/>
        <w:jc w:val="both"/>
      </w:pPr>
    </w:p>
    <w:p w14:paraId="313683A5" w14:textId="0D25EBB9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diolig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1365108F" w14:textId="276E28EE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-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therm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mpera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s-HC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.4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auwolsc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sk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="00EE6109" w:rsidRPr="00B53808">
        <w:rPr>
          <w:rFonts w:eastAsia="Book Antiqua"/>
          <w:lang w:val="en-GB"/>
        </w:rPr>
        <w:t>α</w:t>
      </w:r>
      <w:r w:rsidRPr="00B53808">
        <w:rPr>
          <w:rFonts w:ascii="Book Antiqua" w:eastAsia="Book Antiqua" w:hAnsi="Book Antiqua" w:cs="Book Antiqua"/>
          <w:vertAlign w:val="subscript"/>
          <w:lang w:val="en-GB"/>
        </w:rPr>
        <w:t>2</w:t>
      </w:r>
      <w:r w:rsidRPr="00B53808">
        <w:rPr>
          <w:rFonts w:ascii="Book Antiqua" w:eastAsia="Book Antiqua" w:hAnsi="Book Antiqua" w:cs="Book Antiqua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renocep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monstrat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ZW1hdXJ5PC9BdXRob3I+PFllYXI+MjAwMDwvWWVhcj48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ZW1hdXJ5PC9BdXRob3I+PFllYXI+MjAwMDwvWWVhcj48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cess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cl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p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imidazolinic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le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si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XJhbGxlczwvQXV0aG9yPjxZZWFyPjIwMDU8L1llYXI+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XJhbGxlczwvQXV0aG9yPjxZZWFyPjIwMDU8L1llYXI+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,35,36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s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opp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cu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l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r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at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F/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crofilt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ten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h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cirazol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0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e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tur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log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ter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lt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qu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trome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Packar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-Car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000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ckar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mulsifier-Saf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lu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icrovia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2738F998" w14:textId="77777777" w:rsidR="00A77B3E" w:rsidRDefault="00A77B3E">
      <w:pPr>
        <w:spacing w:line="360" w:lineRule="auto"/>
        <w:jc w:val="both"/>
      </w:pPr>
    </w:p>
    <w:p w14:paraId="4FCC062C" w14:textId="4E7E4CD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tatistical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</w:p>
    <w:p w14:paraId="6115AA89" w14:textId="754C46BB" w:rsidR="00A77B3E" w:rsidRPr="00E41B31" w:rsidRDefault="00BA4D05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</w:rPr>
        <w:t>Resul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ation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ist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is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amet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</w:rPr>
        <w:t>u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V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-ho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nnett'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is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s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phPa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ftwar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g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).</w:t>
      </w:r>
    </w:p>
    <w:bookmarkEnd w:id="45"/>
    <w:bookmarkEnd w:id="46"/>
    <w:p w14:paraId="173C40D5" w14:textId="77777777" w:rsidR="00A77B3E" w:rsidRDefault="00A77B3E">
      <w:pPr>
        <w:spacing w:line="360" w:lineRule="auto"/>
        <w:jc w:val="both"/>
      </w:pPr>
    </w:p>
    <w:p w14:paraId="7D8FF6E7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16FFFFB8" w14:textId="3C1AB51A" w:rsidR="00A77B3E" w:rsidRDefault="00BA4D05">
      <w:pPr>
        <w:spacing w:line="360" w:lineRule="auto"/>
        <w:jc w:val="both"/>
      </w:pPr>
      <w:bookmarkStart w:id="47" w:name="OLE_LINK321"/>
      <w:bookmarkStart w:id="48" w:name="OLE_LINK322"/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Hyperinsulinemia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sul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esistanc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r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characteristic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rait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h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</w:t>
      </w:r>
    </w:p>
    <w:p w14:paraId="2F3CE4D5" w14:textId="60A3F695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So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racteris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eatur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ifie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-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lev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acylglyce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as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as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ligh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up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nou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rc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met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flue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.1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acylglyce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control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ct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a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le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t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p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a/fa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pha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a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ump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.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i.e.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igh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s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ve-to-six-f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avi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4E239DA3" w14:textId="2239F3E2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p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ro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d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mpan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-c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insulinemia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-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-hal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A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i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T</w:t>
      </w:r>
      <w:r w:rsidR="00E7480D" w:rsidRPr="00533B0C">
        <w:rPr>
          <w:rFonts w:ascii="Book Antiqua" w:eastAsia="Book Antiqua" w:hAnsi="Book Antiqua" w:cs="Book Antiqua"/>
          <w:color w:val="000000"/>
          <w:lang w:val="en-GB"/>
        </w:rPr>
        <w:t>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ncre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rm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A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tter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orpo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 w:rsidRPr="00533B0C">
        <w:rPr>
          <w:rFonts w:ascii="Book Antiqua" w:eastAsia="Book Antiqua" w:hAnsi="Book Antiqua" w:cs="Book Antiqua"/>
          <w:color w:val="000000"/>
          <w:lang w:val="en-GB"/>
        </w:rPr>
        <w:t>120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-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D-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B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you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se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orpo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x-f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vertheles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12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f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B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2</w:t>
      </w:r>
      <w:r w:rsidR="00351D29">
        <w:rPr>
          <w:rFonts w:ascii="Book Antiqua" w:hAnsi="Book Antiqua" w:cs="Book Antiqua" w:hint="eastAsia"/>
          <w:color w:val="000000"/>
          <w:lang w:val="en-GB" w:eastAsia="zh-CN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6</w:t>
      </w:r>
      <w:r w:rsidR="00351D29">
        <w:rPr>
          <w:rFonts w:ascii="Book Antiqua" w:hAnsi="Book Antiqua" w:cs="Book Antiqua" w:hint="eastAsia"/>
          <w:color w:val="000000"/>
          <w:lang w:val="en-GB" w:eastAsia="zh-CN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 w:rsidRPr="00533B0C">
        <w:rPr>
          <w:rFonts w:ascii="Book Antiqua" w:eastAsia="Book Antiqua" w:hAnsi="Book Antiqua" w:cs="Book Antiqua"/>
          <w:color w:val="000000"/>
          <w:lang w:val="en-GB"/>
        </w:rPr>
        <w:t>respectively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P</w:t>
      </w:r>
      <w:r w:rsidR="007F26C7">
        <w:rPr>
          <w:rFonts w:ascii="Book Antiqua" w:hAnsi="Book Antiqua" w:cs="Book Antiqua" w:hint="eastAsia"/>
          <w:i/>
          <w:color w:val="000000"/>
          <w:lang w:val="en-GB" w:eastAsia="zh-CN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&lt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002).</w:t>
      </w:r>
    </w:p>
    <w:p w14:paraId="47636363" w14:textId="56504549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d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l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um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w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i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rec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dogen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v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tho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e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i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s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stim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-D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we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tent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mimic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n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eroxovanadat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werfu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os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osphat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or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Mw7ZubnJvdGg8L0F1dGhvcj48WWVhcj4xOTkzPC9ZZWFy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Mw7ZubnJvdGg8L0F1dGhvcj48WWVhcj4xOTkzPC9ZZWFy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7,3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quival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0</w:t>
      </w:r>
      <w:r w:rsidR="00351D29">
        <w:rPr>
          <w:rFonts w:ascii="Book Antiqua" w:hAnsi="Book Antiqua" w:cs="Book Antiqua" w:hint="eastAsia"/>
          <w:color w:val="000000"/>
          <w:lang w:val="en-GB" w:eastAsia="zh-CN"/>
        </w:rPr>
        <w:t>%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8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den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l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odu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0</w:t>
      </w:r>
      <w:r w:rsidR="00351D29">
        <w:rPr>
          <w:rFonts w:ascii="Book Antiqua" w:hAnsi="Book Antiqua" w:cs="Book Antiqua" w:hint="eastAsia"/>
          <w:color w:val="000000"/>
          <w:lang w:val="en-GB" w:eastAsia="zh-CN"/>
        </w:rPr>
        <w:t>%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7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mic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4</w:t>
      </w:r>
      <w:r w:rsidR="00057EC3" w:rsidRPr="00533B0C">
        <w:rPr>
          <w:rFonts w:ascii="Book Antiqua" w:eastAsia="Book Antiqua" w:hAnsi="Book Antiqua" w:cs="Book Antiqua"/>
          <w:color w:val="000000"/>
          <w:lang w:val="en-GB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6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8</w:t>
      </w:r>
      <w:r w:rsidR="00057EC3" w:rsidRPr="00533B0C">
        <w:rPr>
          <w:rFonts w:ascii="Book Antiqua" w:eastAsia="Book Antiqua" w:hAnsi="Book Antiqua" w:cs="Book Antiqua"/>
          <w:color w:val="000000"/>
          <w:lang w:val="en-GB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P</w:t>
      </w:r>
      <w:r w:rsidR="00351D29">
        <w:rPr>
          <w:rFonts w:ascii="Book Antiqua" w:hAnsi="Book Antiqua" w:cs="Book Antiqua" w:hint="eastAsia"/>
          <w:i/>
          <w:color w:val="000000"/>
          <w:lang w:val="en-GB" w:eastAsia="zh-CN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&lt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03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ct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enelz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lis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229C0EAA" w14:textId="53CB620A" w:rsidR="00A77B3E" w:rsidRDefault="00533B0C" w:rsidP="00533B0C">
      <w:pPr>
        <w:spacing w:line="360" w:lineRule="auto"/>
        <w:ind w:firstLine="284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ic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-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m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we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e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r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</w:p>
    <w:p w14:paraId="57EB585D" w14:textId="77777777" w:rsidR="00A77B3E" w:rsidRDefault="00A77B3E">
      <w:pPr>
        <w:spacing w:line="360" w:lineRule="auto"/>
        <w:ind w:firstLine="284"/>
        <w:jc w:val="both"/>
      </w:pPr>
    </w:p>
    <w:p w14:paraId="7AA9C1FF" w14:textId="2F0150C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Wester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lot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xidas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dipo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issu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s</w:t>
      </w:r>
    </w:p>
    <w:p w14:paraId="5D844826" w14:textId="07592532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rm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ster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ppos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-wk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unda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ree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enzyam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zz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-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o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f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eq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ppos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ion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ul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am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rmal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bolis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i</w:t>
      </w:r>
      <w:r w:rsidR="00057EC3" w:rsidRPr="00533B0C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ea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id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estig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36D0C507" w14:textId="77777777" w:rsidR="00A77B3E" w:rsidRDefault="00A77B3E">
      <w:pPr>
        <w:spacing w:line="360" w:lineRule="auto"/>
        <w:jc w:val="both"/>
      </w:pPr>
    </w:p>
    <w:p w14:paraId="0223749D" w14:textId="2A174D1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ctiviti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everal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issu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s</w:t>
      </w:r>
    </w:p>
    <w:p w14:paraId="444F04A3" w14:textId="597FDDA9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14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-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,</w:t>
      </w:r>
      <w:r w:rsidR="005F14FF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'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'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on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log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teria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lys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n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expect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che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tir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p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c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mogen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2671BF1A" w14:textId="0D1ED35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ea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min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id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or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gy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dependent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mall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-dependent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ogeth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bl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</w:p>
    <w:p w14:paraId="74BD12C5" w14:textId="177844FE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scap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id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s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a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148616F7" w14:textId="6FF852E0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i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r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i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yie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ress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rcumv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i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c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ntrifug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ep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cess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pac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iz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damag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esh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pac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iz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z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ini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al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complement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u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u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ibu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3222C3A1" w14:textId="5C43575D" w:rsidR="00A77B3E" w:rsidRDefault="00533B0C" w:rsidP="00533B0C">
      <w:pPr>
        <w:spacing w:line="360" w:lineRule="auto"/>
        <w:ind w:firstLine="284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e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larg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e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eanalyz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publis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is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p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vertAlign w:val="subscript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CAyNiwgMjddPC9zdHlsZT48L0Rpc3BsYXlUZXh0PjxyZWNvcmQ+PHJlYy1udW1iZXI+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CAyNiwgMjddPC9zdHlsZT48L0Rpc3BsYXlUZXh0PjxyZWNvcmQ+PHJlYy1udW1iZXI+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4,26,27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tin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B53808">
        <w:rPr>
          <w:rFonts w:ascii="Book Antiqua" w:eastAsia="Book Antiqua" w:hAnsi="Book Antiqua" w:cs="Book Antiqua"/>
          <w:color w:val="000000"/>
          <w:vertAlign w:val="subscript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sent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label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onid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oxonidin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WZWxsaXF1ZXR0ZTwvQXV0aG9yPjxZZWFyPjIwMDY8L1ll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WZWxsaXF1ZXR0ZTwvQXV0aG9yPjxZZWFyPjIwMDY8L1ll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9,4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7AB7B959" w14:textId="77777777" w:rsidR="00A77B3E" w:rsidRDefault="00A77B3E">
      <w:pPr>
        <w:spacing w:line="360" w:lineRule="auto"/>
        <w:ind w:firstLine="284"/>
        <w:jc w:val="both"/>
      </w:pPr>
    </w:p>
    <w:p w14:paraId="754E7E92" w14:textId="5CF32EFC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harmacological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midazol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it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issu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s</w:t>
      </w:r>
    </w:p>
    <w:p w14:paraId="0246CE84" w14:textId="37774B6A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2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atom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v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contro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scap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716D4716" w14:textId="74FB8574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is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ul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urv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cirazol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Scatchar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ul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mo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e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ionshi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und/fr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i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ti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fin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K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p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n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rrespo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g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a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nific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</w:p>
    <w:p w14:paraId="084D0C7C" w14:textId="3951C68E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met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auwolsc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cl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E6109" w:rsidRPr="00B53808">
        <w:rPr>
          <w:rFonts w:eastAsia="Book Antiqua"/>
          <w:lang w:val="en-GB"/>
        </w:rPr>
        <w:t>α</w:t>
      </w:r>
      <w:r w:rsidRPr="00B53808">
        <w:rPr>
          <w:rFonts w:ascii="Book Antiqua" w:eastAsia="Book Antiqua" w:hAnsi="Book Antiqua" w:cs="Book Antiqua"/>
          <w:vertAlign w:val="subscript"/>
          <w:lang w:val="en-GB"/>
        </w:rPr>
        <w:t>2</w:t>
      </w:r>
      <w:r w:rsidRPr="00B53808">
        <w:rPr>
          <w:rFonts w:ascii="Book Antiqua" w:eastAsia="Book Antiqua" w:hAnsi="Book Antiqua" w:cs="Book Antiqua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renoceptor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fin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B53808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le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war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).</w:t>
      </w:r>
    </w:p>
    <w:p w14:paraId="0EE4B469" w14:textId="0396A39B" w:rsidR="00533B0C" w:rsidRPr="00533B0C" w:rsidRDefault="005F14FF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Nevertheless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33B0C"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rde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magnitud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a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H-BFI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uggesting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midazolinic</w:t>
      </w:r>
      <w:proofErr w:type="spellEnd"/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adioligand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ecogniz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ites.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Moreover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density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="00533B0C"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ssociat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mount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experiment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egardles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genotype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(Tabl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</w:p>
    <w:p w14:paraId="76E9DEEE" w14:textId="6B2F795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n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at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ree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pac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r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l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tin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roach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i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rt-ter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pl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minis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</w:p>
    <w:p w14:paraId="06727B17" w14:textId="108C2FA5" w:rsidR="00A77B3E" w:rsidRPr="00E41B31" w:rsidRDefault="00533B0C" w:rsidP="00533B0C">
      <w:pPr>
        <w:spacing w:line="360" w:lineRule="auto"/>
        <w:ind w:firstLine="284"/>
        <w:jc w:val="both"/>
        <w:rPr>
          <w:lang w:eastAsia="zh-CN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e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control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o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vant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unda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if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m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llo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ur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p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lis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idazoxan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.</w:t>
      </w:r>
    </w:p>
    <w:p w14:paraId="70E8CE29" w14:textId="77777777" w:rsidR="00A77B3E" w:rsidRDefault="00A77B3E">
      <w:pPr>
        <w:spacing w:line="360" w:lineRule="auto"/>
        <w:ind w:firstLine="284"/>
        <w:jc w:val="both"/>
      </w:pPr>
    </w:p>
    <w:p w14:paraId="2E39EC90" w14:textId="468E8A3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vivo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reatment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with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yram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lu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vanadat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1D93785B" w14:textId="10EC6094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'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'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-</w:t>
      </w:r>
      <w:r w:rsidR="00AD4D93" w:rsidRPr="00533B0C">
        <w:rPr>
          <w:rFonts w:ascii="Book Antiqua" w:eastAsia="Book Antiqua" w:hAnsi="Book Antiqua" w:cs="Book Antiqua"/>
          <w:color w:val="000000"/>
          <w:lang w:val="en-GB"/>
        </w:rPr>
        <w:t>wk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estig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mimic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evanc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minis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/kg/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tho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/kg/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lerat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if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nifica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i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hi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da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s.c.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C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9%)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-4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S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3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-4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S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a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chang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/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up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ri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9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/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up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vious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-c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s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rt-ter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signific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nde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h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s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s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avi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i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esting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ra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nifica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as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acylglycero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u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tig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we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estig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eroxovanadat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gene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pec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e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en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.19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.3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.29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.5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-DG/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/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S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eroxovanadat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-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regard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1.3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bookmarkStart w:id="49" w:name="OLE_LINK325"/>
      <w:bookmarkStart w:id="50" w:name="OLE_LINK326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bookmarkEnd w:id="49"/>
      <w:bookmarkEnd w:id="50"/>
      <w:r w:rsidRPr="00533B0C">
        <w:rPr>
          <w:rFonts w:ascii="Book Antiqua" w:eastAsia="Book Antiqua" w:hAnsi="Book Antiqua" w:cs="Book Antiqua"/>
          <w:color w:val="000000"/>
          <w:lang w:val="en-GB"/>
        </w:rPr>
        <w:t>1.2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.4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.6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-DG/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/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S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vertheles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gg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s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u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ensit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mic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3D7CF368" w14:textId="75A482DA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ve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ev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diab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-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erti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we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m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courag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efic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hyperglycemia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triglyceridem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v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pen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ibil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ro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vi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h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ilit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ligh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tening.</w:t>
      </w:r>
    </w:p>
    <w:bookmarkEnd w:id="47"/>
    <w:bookmarkEnd w:id="48"/>
    <w:p w14:paraId="19874DA5" w14:textId="77777777" w:rsidR="00A77B3E" w:rsidRDefault="00A77B3E">
      <w:pPr>
        <w:spacing w:line="360" w:lineRule="auto"/>
        <w:ind w:firstLine="284"/>
        <w:jc w:val="both"/>
      </w:pPr>
    </w:p>
    <w:p w14:paraId="76BA77B9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C10B4BD" w14:textId="3D40EED3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bookmarkStart w:id="51" w:name="OLE_LINK327"/>
      <w:bookmarkStart w:id="52" w:name="OLE_LINK328"/>
      <w:bookmarkStart w:id="53" w:name="OLE_LINK329"/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exp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is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o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llimo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57F2B9EF" w14:textId="4B6180C4" w:rsidR="00533B0C" w:rsidRPr="00533B0C" w:rsidRDefault="005F14FF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viously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expected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fully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here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uppos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gent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c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dependently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ecepto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ctivatio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hamper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esity.</w:t>
      </w:r>
    </w:p>
    <w:p w14:paraId="15D3E8A8" w14:textId="71A5DAB1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de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ol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quip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ruitmen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XYW5nPC9BdXRob3I+PFllYXI+MjAyMDwvWWVhcj48UmVj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XYW5nPC9BdXRob3I+PFllYXI+MjAyMDwvWWVhcj48UmVj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how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it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othe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t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a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alid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argaud&lt;/Author&gt;&lt;Year&gt;2021&lt;/Year&gt;&lt;RecNum&gt;1964&lt;/RecNum&gt;&lt;DisplayText&gt;&lt;style face="superscript"&gt;[31]&lt;/style&gt;&lt;/DisplayText&gt;&lt;record&gt;&lt;rec-number&gt;1964&lt;/rec-number&gt;&lt;foreign-keys&gt;&lt;key app="EN" db-id="2etzwvavnffdwneev9n5vrpcxx5raxaevsat" timestamp="1596097770"&gt;1964&lt;/key&gt;&lt;/foreign-keys&gt;&lt;ref-type name="Journal Article"&gt;17&lt;/ref-type&gt;&lt;contributors&gt;&lt;authors&gt;&lt;author&gt;Jargaud, Valentin&lt;/author&gt;&lt;author&gt;Bour, Sandy&lt;/author&gt;&lt;author&gt;Tercé, François&lt;/author&gt;&lt;author&gt;Collet, Xavier&lt;/author&gt;&lt;author&gt;Valet, Philippe&lt;/author&gt;&lt;author&gt;Bouloumié, Anne&lt;/author&gt;&lt;author&gt;Guillemot, Jean-Claude&lt;/author&gt;&lt;author&gt;Mauriège, Pascale&lt;/author&gt;&lt;author&gt;Jalkanen, Sirpa&lt;/author&gt;&lt;author&gt;Stolen, Craig&lt;/author&gt;&lt;author&gt;Salmi, Marko&lt;/author&gt;&lt;author&gt;Smith, David J.&lt;/author&gt;&lt;author&gt;Carpéné, Christian&lt;/author&gt;&lt;/authors&gt;&lt;/contributors&gt;&lt;titles&gt;&lt;title&gt;Obesity of mice lacking VAP-1/SSAO by Aoc3 gene deletion is reproduced in mice expressing a mutated vascular adhesion protein-1 (VAP-1) devoid of amine oxidase activity&lt;/title&gt;&lt;secondary-title&gt;J Physiol Biochem&lt;/secondary-title&gt;&lt;alt-title&gt;Journal of Physiology and Biochemistry&lt;/alt-title&gt;&lt;/titles&gt;&lt;periodical&gt;&lt;full-title&gt;J Physiol Biochem&lt;/full-title&gt;&lt;abbr-1&gt;Journal of physiology and biochemistry&lt;/abbr-1&gt;&lt;/periodical&gt;&lt;alt-periodical&gt;&lt;full-title&gt;J Physiol Biochem&lt;/full-title&gt;&lt;abbr-1&gt;Journal of physiology and biochemistry&lt;/abbr-1&gt;&lt;/alt-periodical&gt;&lt;pages&gt;141-154&lt;/pages&gt;&lt;volume&gt;77&lt;/volume&gt;&lt;dates&gt;&lt;year&gt;2021&lt;/year&gt;&lt;pub-dates&gt;&lt;date&gt;2020/07/25&lt;/date&gt;&lt;/pub-dates&gt;&lt;/dates&gt;&lt;isbn&gt;1877-8755&lt;/isbn&gt;&lt;urls&gt;&lt;related-urls&gt;&lt;url&gt;https://doi.org/10.1007/s13105-020-00756-y&lt;/url&gt;&lt;/related-urls&gt;&lt;/urls&gt;&lt;electronic-resource-num&gt;10.1007/s13105-020-00756-y&lt;/electronic-resource-num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7D913EE8" w14:textId="2062C11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co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j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ar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umption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d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gra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ptor-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chanism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id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gra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mp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p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equ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ease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hyl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den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ZdTwvQXV0aG9yPjxZZWFyPjIwMDQ8L1llYXI+PFJlY051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ZdTwvQXV0aG9yPjxZZWFyPjIwMDQ8L1llYXI+PFJlY051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48274E3B" w14:textId="05079A17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mimic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mend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tent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az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g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regar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reactivity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tochondr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CAyNSwgMzJdPC9zdHlsZT48L0Rpc3BsYXlUZXh0PjxyZWNvcmQ+PHJlYy1udW1iZXI+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CAyNSwgMzJdPC9zdHlsZT48L0Rpc3BsYXlUZXh0PjxyZWNvcmQ+PHJlYy1udW1iZXI+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4,25,3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fortunate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coun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chn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icul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fic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0D3250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bookmarkStart w:id="54" w:name="OLE_LINK38"/>
      <w:r w:rsidRPr="00533B0C">
        <w:rPr>
          <w:rFonts w:ascii="Book Antiqua" w:eastAsia="Book Antiqua" w:hAnsi="Book Antiqua" w:cs="Book Antiqua"/>
          <w:color w:val="000000"/>
          <w:lang w:val="en-GB"/>
        </w:rPr>
        <w:t>mRN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bookmarkEnd w:id="54"/>
      <w:r w:rsidRPr="00533B0C">
        <w:rPr>
          <w:rFonts w:ascii="Book Antiqua" w:eastAsia="Book Antiqua" w:hAnsi="Book Antiqua" w:cs="Book Antiqua"/>
          <w:color w:val="000000"/>
          <w:lang w:val="en-GB"/>
        </w:rPr>
        <w:t>de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now-h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velop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u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argaud&lt;/Author&gt;&lt;Year&gt;2021&lt;/Year&gt;&lt;RecNum&gt;1964&lt;/RecNum&gt;&lt;DisplayText&gt;&lt;style face="superscript"&gt;[31]&lt;/style&gt;&lt;/DisplayText&gt;&lt;record&gt;&lt;rec-number&gt;1964&lt;/rec-number&gt;&lt;foreign-keys&gt;&lt;key app="EN" db-id="2etzwvavnffdwneev9n5vrpcxx5raxaevsat" timestamp="1596097770"&gt;1964&lt;/key&gt;&lt;/foreign-keys&gt;&lt;ref-type name="Journal Article"&gt;17&lt;/ref-type&gt;&lt;contributors&gt;&lt;authors&gt;&lt;author&gt;Jargaud, Valentin&lt;/author&gt;&lt;author&gt;Bour, Sandy&lt;/author&gt;&lt;author&gt;Tercé, François&lt;/author&gt;&lt;author&gt;Collet, Xavier&lt;/author&gt;&lt;author&gt;Valet, Philippe&lt;/author&gt;&lt;author&gt;Bouloumié, Anne&lt;/author&gt;&lt;author&gt;Guillemot, Jean-Claude&lt;/author&gt;&lt;author&gt;Mauriège, Pascale&lt;/author&gt;&lt;author&gt;Jalkanen, Sirpa&lt;/author&gt;&lt;author&gt;Stolen, Craig&lt;/author&gt;&lt;author&gt;Salmi, Marko&lt;/author&gt;&lt;author&gt;Smith, David J.&lt;/author&gt;&lt;author&gt;Carpéné, Christian&lt;/author&gt;&lt;/authors&gt;&lt;/contributors&gt;&lt;titles&gt;&lt;title&gt;Obesity of mice lacking VAP-1/SSAO by Aoc3 gene deletion is reproduced in mice expressing a mutated vascular adhesion protein-1 (VAP-1) devoid of amine oxidase activity&lt;/title&gt;&lt;secondary-title&gt;J Physiol Biochem&lt;/secondary-title&gt;&lt;alt-title&gt;Journal of Physiology and Biochemistry&lt;/alt-title&gt;&lt;/titles&gt;&lt;periodical&gt;&lt;full-title&gt;J Physiol Biochem&lt;/full-title&gt;&lt;abbr-1&gt;Journal of physiology and biochemistry&lt;/abbr-1&gt;&lt;/periodical&gt;&lt;alt-periodical&gt;&lt;full-title&gt;J Physiol Biochem&lt;/full-title&gt;&lt;abbr-1&gt;Journal of physiology and biochemistry&lt;/abbr-1&gt;&lt;/alt-periodical&gt;&lt;pages&gt;141-154&lt;/pages&gt;&lt;volume&gt;77&lt;/volume&gt;&lt;dates&gt;&lt;year&gt;2021&lt;/year&gt;&lt;pub-dates&gt;&lt;date&gt;2020/07/25&lt;/date&gt;&lt;/pub-dates&gt;&lt;/dates&gt;&lt;isbn&gt;1877-8755&lt;/isbn&gt;&lt;urls&gt;&lt;related-urls&gt;&lt;url&gt;https://doi.org/10.1007/s13105-020-00756-y&lt;/url&gt;&lt;/related-urls&gt;&lt;/urls&gt;&lt;electronic-resource-num&gt;10.1007/s13105-020-00756-y&lt;/electronic-resource-num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eque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verg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at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Maoa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Maob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mit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ic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-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le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o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-reg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llel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cu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l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mmariz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j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docr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.</w:t>
      </w:r>
    </w:p>
    <w:p w14:paraId="26F10254" w14:textId="657C3B24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roach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b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r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amat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racteris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imar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l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ntu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Crettaz&lt;/Author&gt;&lt;Year&gt;1980&lt;/Year&gt;&lt;RecNum&gt;2113&lt;/RecNum&gt;&lt;DisplayText&gt;&lt;style face="superscript"&gt;[44]&lt;/style&gt;&lt;/DisplayText&gt;&lt;record&gt;&lt;rec-number&gt;2113&lt;/rec-number&gt;&lt;foreign-keys&gt;&lt;key app="EN" db-id="2etzwvavnffdwneev9n5vrpcxx5raxaevsat" timestamp="1614879872"&gt;2113&lt;/key&gt;&lt;/foreign-keys&gt;&lt;ref-type name="Journal Article"&gt;17&lt;/ref-type&gt;&lt;contributors&gt;&lt;authors&gt;&lt;author&gt;Crettaz, M.&lt;/author&gt;&lt;author&gt;Prentki, M.&lt;/author&gt;&lt;author&gt;Zaninetti, D.&lt;/author&gt;&lt;author&gt;Jeanrenaud, B.&lt;/author&gt;&lt;/authors&gt;&lt;/contributors&gt;&lt;titles&gt;&lt;title&gt;Insulin resistance in soleus muscle from obese Zucker rats. Involvement of several defective site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525-34&lt;/pages&gt;&lt;volume&gt;186&lt;/volume&gt;&lt;number&gt;2&lt;/number&gt;&lt;edition&gt;1980/02/15&lt;/edition&gt;&lt;keywords&gt;&lt;keyword&gt;Animals&lt;/keyword&gt;&lt;keyword&gt;Deoxyglucose/metabolism&lt;/keyword&gt;&lt;keyword&gt;Female&lt;/keyword&gt;&lt;keyword&gt;Glucose/metabolism&lt;/keyword&gt;&lt;keyword&gt;Glycogen/metabolism&lt;/keyword&gt;&lt;keyword&gt;Glycolysis&lt;/keyword&gt;&lt;keyword&gt;In Vitro Techniques&lt;/keyword&gt;&lt;keyword&gt;Insulin/metabolism&lt;/keyword&gt;&lt;keyword&gt;*Insulin Resistance&lt;/keyword&gt;&lt;keyword&gt;Intracellular Fluid/metabolism&lt;/keyword&gt;&lt;keyword&gt;Muscles/*metabolism&lt;/keyword&gt;&lt;keyword&gt;Obesity/*metabolism&lt;/keyword&gt;&lt;keyword&gt;Oxygen Consumption&lt;/keyword&gt;&lt;keyword&gt;Rats&lt;/keyword&gt;&lt;keyword&gt;Receptor, Insulin/metabolism&lt;/keyword&gt;&lt;/keywords&gt;&lt;dates&gt;&lt;year&gt;1980&lt;/year&gt;&lt;pub-dates&gt;&lt;date&gt;Feb 15&lt;/date&gt;&lt;/pub-dates&gt;&lt;/dates&gt;&lt;isbn&gt;0264-6021 (Print)&amp;#xD;0264-6021&lt;/isbn&gt;&lt;accession-num&gt;6990920&lt;/accession-num&gt;&lt;urls&gt;&lt;/urls&gt;&lt;custom2&gt;PMC1161605&lt;/custom2&gt;&lt;electronic-resource-num&gt;10.1042/bj1860525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igi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ione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ding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monst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orta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oc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ysregul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06F322A4" w14:textId="6152CCCA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re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p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cum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ver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chniqu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YXVyYTwvQXV0aG9yPjxZZWFyPjE5OTI8L1llYXI+PFJl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YXVyYTwvQXV0aG9yPjxZZWFyPjE5OTI8L1llYXI+PFJl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5,46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mod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Crettaz&lt;/Author&gt;&lt;Year&gt;1980&lt;/Year&gt;&lt;RecNum&gt;2113&lt;/RecNum&gt;&lt;DisplayText&gt;&lt;style face="superscript"&gt;[44]&lt;/style&gt;&lt;/DisplayText&gt;&lt;record&gt;&lt;rec-number&gt;2113&lt;/rec-number&gt;&lt;foreign-keys&gt;&lt;key app="EN" db-id="2etzwvavnffdwneev9n5vrpcxx5raxaevsat" timestamp="1614879872"&gt;2113&lt;/key&gt;&lt;/foreign-keys&gt;&lt;ref-type name="Journal Article"&gt;17&lt;/ref-type&gt;&lt;contributors&gt;&lt;authors&gt;&lt;author&gt;Crettaz, M.&lt;/author&gt;&lt;author&gt;Prentki, M.&lt;/author&gt;&lt;author&gt;Zaninetti, D.&lt;/author&gt;&lt;author&gt;Jeanrenaud, B.&lt;/author&gt;&lt;/authors&gt;&lt;/contributors&gt;&lt;titles&gt;&lt;title&gt;Insulin resistance in soleus muscle from obese Zucker rats. Involvement of several defective site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525-34&lt;/pages&gt;&lt;volume&gt;186&lt;/volume&gt;&lt;number&gt;2&lt;/number&gt;&lt;edition&gt;1980/02/15&lt;/edition&gt;&lt;keywords&gt;&lt;keyword&gt;Animals&lt;/keyword&gt;&lt;keyword&gt;Deoxyglucose/metabolism&lt;/keyword&gt;&lt;keyword&gt;Female&lt;/keyword&gt;&lt;keyword&gt;Glucose/metabolism&lt;/keyword&gt;&lt;keyword&gt;Glycogen/metabolism&lt;/keyword&gt;&lt;keyword&gt;Glycolysis&lt;/keyword&gt;&lt;keyword&gt;In Vitro Techniques&lt;/keyword&gt;&lt;keyword&gt;Insulin/metabolism&lt;/keyword&gt;&lt;keyword&gt;*Insulin Resistance&lt;/keyword&gt;&lt;keyword&gt;Intracellular Fluid/metabolism&lt;/keyword&gt;&lt;keyword&gt;Muscles/*metabolism&lt;/keyword&gt;&lt;keyword&gt;Obesity/*metabolism&lt;/keyword&gt;&lt;keyword&gt;Oxygen Consumption&lt;/keyword&gt;&lt;keyword&gt;Rats&lt;/keyword&gt;&lt;keyword&gt;Receptor, Insulin/metabolism&lt;/keyword&gt;&lt;/keywords&gt;&lt;dates&gt;&lt;year&gt;1980&lt;/year&gt;&lt;pub-dates&gt;&lt;date&gt;Feb 15&lt;/date&gt;&lt;/pub-dates&gt;&lt;/dates&gt;&lt;isbn&gt;0264-6021 (Print)&amp;#xD;0264-6021&lt;/isbn&gt;&lt;accession-num&gt;6990920&lt;/accession-num&gt;&lt;urls&gt;&lt;/urls&gt;&lt;custom2&gt;PMC1161605&lt;/custom2&gt;&lt;electronic-resource-num&gt;10.1042/bj1860525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icul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tablis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itivit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chanism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derly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iph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ind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ga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er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lu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rec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m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Tipton&lt;/Author&gt;&lt;Year&gt;2018&lt;/Year&gt;&lt;RecNum&gt;1486&lt;/RecNum&gt;&lt;DisplayText&gt;&lt;style face="superscript"&gt;[27]&lt;/style&gt;&lt;/DisplayText&gt;&lt;record&gt;&lt;rec-number&gt;1486&lt;/rec-number&gt;&lt;foreign-keys&gt;&lt;key app="EN" db-id="2etzwvavnffdwneev9n5vrpcxx5raxaevsat" timestamp="1523864887"&gt;1486&lt;/key&gt;&lt;/foreign-keys&gt;&lt;ref-type name="Journal Article"&gt;17&lt;/ref-type&gt;&lt;contributors&gt;&lt;authors&gt;&lt;author&gt;Tipton, K. F.&lt;/author&gt;&lt;/authors&gt;&lt;/contributors&gt;&lt;auth-address&gt;School of Biochemistry and Immunology, Trinity College, Dublin 2, Ireland. ktipton@tcd.ie.&lt;/auth-address&gt;&lt;titles&gt;&lt;title&gt;90 years of monoamine oxidase: some progress and some confusion&lt;/title&gt;&lt;secondary-title&gt;J Neural Transm (Vienna)&lt;/secondary-title&gt;&lt;alt-title&gt;Journal of neural transmission (Vienna, Austria : 1996)&lt;/alt-title&gt;&lt;/titles&gt;&lt;periodical&gt;&lt;full-title&gt;J Neural Transm (Vienna)&lt;/full-title&gt;&lt;abbr-1&gt;Journal of neural transmission (Vienna, Austria : 1996)&lt;/abbr-1&gt;&lt;/periodical&gt;&lt;alt-periodical&gt;&lt;full-title&gt;J Neural Transm (Vienna)&lt;/full-title&gt;&lt;abbr-1&gt;Journal of neural transmission (Vienna, Austria : 1996)&lt;/abbr-1&gt;&lt;/alt-periodical&gt;&lt;edition&gt;2018/04/11&lt;/edition&gt;&lt;keywords&gt;&lt;keyword&gt;Aldehydes&lt;/keyword&gt;&lt;keyword&gt;Ammonia&lt;/keyword&gt;&lt;keyword&gt;Cyclopropylamines&lt;/keyword&gt;&lt;keyword&gt;Depression&lt;/keyword&gt;&lt;keyword&gt;Hydrazines&lt;/keyword&gt;&lt;keyword&gt;Hydrogen peroxide&lt;/keyword&gt;&lt;keyword&gt;Imidazolines&lt;/keyword&gt;&lt;keyword&gt;Inhibitors&lt;/keyword&gt;&lt;keyword&gt;Kinetics, suicide substrates&lt;/keyword&gt;&lt;keyword&gt;Monoamine oxidase reaction&lt;/keyword&gt;&lt;keyword&gt;Parkinson&amp;apos;s disease&lt;/keyword&gt;&lt;keyword&gt;Propargylamines&lt;/keyword&gt;&lt;/keywords&gt;&lt;dates&gt;&lt;year&gt;2018&lt;/year&gt;&lt;pub-dates&gt;&lt;date&gt;Apr 10&lt;/date&gt;&lt;/pub-dates&gt;&lt;/dates&gt;&lt;isbn&gt;0300-9564&lt;/isbn&gt;&lt;accession-num&gt;29637260&lt;/accession-num&gt;&lt;urls&gt;&lt;/urls&gt;&lt;electronic-resource-num&gt;10.1007/s00702-018-1881-5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7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x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l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p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Clouet&lt;/Author&gt;&lt;Year&gt;1986&lt;/Year&gt;&lt;RecNum&gt;2108&lt;/RecNum&gt;&lt;DisplayText&gt;&lt;style face="superscript"&gt;[23]&lt;/style&gt;&lt;/DisplayText&gt;&lt;record&gt;&lt;rec-number&gt;2108&lt;/rec-number&gt;&lt;foreign-keys&gt;&lt;key app="EN" db-id="2etzwvavnffdwneev9n5vrpcxx5raxaevsat" timestamp="1614709609"&gt;2108&lt;/key&gt;&lt;/foreign-keys&gt;&lt;ref-type name="Journal Article"&gt;17&lt;/ref-type&gt;&lt;contributors&gt;&lt;authors&gt;&lt;author&gt;Clouet, P.&lt;/author&gt;&lt;author&gt;Henninger, C.&lt;/author&gt;&lt;author&gt;Bézard, J.&lt;/author&gt;&lt;/authors&gt;&lt;/contributors&gt;&lt;titles&gt;&lt;title&gt;Study of some factors controlling fatty acid oxidation in liver mitochondria of obese Zucker rat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103-8&lt;/pages&gt;&lt;volume&gt;239&lt;/volume&gt;&lt;number&gt;1&lt;/number&gt;&lt;edition&gt;1986/10/01&lt;/edition&gt;&lt;keywords&gt;&lt;keyword&gt;Animals&lt;/keyword&gt;&lt;keyword&gt;Body Weight&lt;/keyword&gt;&lt;keyword&gt;Fatty Acids/*metabolism&lt;/keyword&gt;&lt;keyword&gt;Lipid Metabolism&lt;/keyword&gt;&lt;keyword&gt;Liver/pathology&lt;/keyword&gt;&lt;keyword&gt;Male&lt;/keyword&gt;&lt;keyword&gt;Mitochondria, Liver/enzymology/*metabolism&lt;/keyword&gt;&lt;keyword&gt;Obesity/enzymology/*metabolism&lt;/keyword&gt;&lt;keyword&gt;Organ Size&lt;/keyword&gt;&lt;keyword&gt;Oxidation-Reduction&lt;/keyword&gt;&lt;keyword&gt;Proteins/metabolism&lt;/keyword&gt;&lt;keyword&gt;Rats&lt;/keyword&gt;&lt;keyword&gt;Rats, Zucker&lt;/keyword&gt;&lt;/keywords&gt;&lt;dates&gt;&lt;year&gt;1986&lt;/year&gt;&lt;pub-dates&gt;&lt;date&gt;Oct 1&lt;/date&gt;&lt;/pub-dates&gt;&lt;/dates&gt;&lt;isbn&gt;0264-6021 (Print)&amp;#xD;0264-6021&lt;/isbn&gt;&lt;accession-num&gt;3800970&lt;/accession-num&gt;&lt;urls&gt;&lt;/urls&gt;&lt;custom2&gt;PMC1147245&lt;/custom2&gt;&lt;electronic-resource-num&gt;10.1042/bj2390103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i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la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crepa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tochondr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-reg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c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eq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phag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i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ulativ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iona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adicto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3884A40D" w14:textId="5F208389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Clos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d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ual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i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atom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r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p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c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meters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N</w:t>
      </w:r>
      <w:r w:rsidR="00112255" w:rsidRPr="00533B0C">
        <w:rPr>
          <w:rFonts w:ascii="Book Antiqua" w:eastAsia="Book Antiqua" w:hAnsi="Book Antiqua" w:cs="Book Antiqua"/>
          <w:color w:val="000000"/>
          <w:lang w:val="en-GB"/>
        </w:rPr>
        <w:t>ei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con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p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pac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-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e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v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iph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XJhbGxlczwvQXV0aG9yPjxZZWFyPjE5OTM8L1llYXI+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XJhbGxlczwvQXV0aG9yPjxZZWFyPjE5OTM8L1llYXI+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7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53966295" w14:textId="7F37CD67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e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omi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chn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othes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m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ol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ul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a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umption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ing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minished.</w:t>
      </w:r>
    </w:p>
    <w:p w14:paraId="4B50E27E" w14:textId="4BA6AFE8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de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RN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und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xkZXM8L0F1dGhvcj48WWVhcj4xOTk5PC9ZZWFyPjxS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OTUxNS0yMzwvcGFnZXM+PHZvbHVt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xkZXM8L0F1dGhvcj48WWVhcj4xOTk5PC9ZZWFyPjxS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OTUxNS0yMzwvcGFnZXM+PHZvbHVt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-hal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are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ea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re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reemen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su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v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luorometr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h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fy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du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xkZXM8L0F1dGhvcj48WWVhcj4xOTk5PC9ZZWFyPjxS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OTUxNS0yMzwvcGFnZXM+PHZvbHVt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xkZXM8L0F1dGhvcj48WWVhcj4xOTk5PC9ZZWFyPjxS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OTUxNS0yMzwvcGFnZXM+PHZvbHVt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p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posterior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deresti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e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l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HYWxpbmllcjwvQXV0aG9yPjxZZWFyPjIwMDY8L1llYXI+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HYWxpbmllcjwvQXV0aG9yPjxZZWFyPjIwMDY8L1llYXI+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9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l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a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-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r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rmid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KYW1kYXI8L0F1dGhvcj48WWVhcj4xOTk2PC9ZZWFyPjxS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KYW1kYXI8L0F1dGhvcj48WWVhcj4xOTk2PC9ZZWFyPjxS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tablish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ongs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acylglyce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ynth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re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e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e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atom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ort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MaXU8L0F1dGhvcj48WWVhcj4yMDExPC9ZZWFyPjxSZWNO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MaXU8L0F1dGhvcj48WWVhcj4yMDExPC9ZZWFyPjxSZWNO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how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minu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db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/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db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g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A7491">
        <w:rPr>
          <w:rFonts w:ascii="Book Antiqua" w:eastAsia="Book Antiqua" w:hAnsi="Book Antiqua" w:cs="Book Antiqua"/>
          <w:color w:val="000000"/>
          <w:lang w:val="en-GB"/>
        </w:rPr>
        <w:t>f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A7491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A7491" w:rsidRPr="00533B0C">
        <w:rPr>
          <w:rFonts w:ascii="Book Antiqua" w:eastAsia="Book Antiqua" w:hAnsi="Book Antiqua" w:cs="Book Antiqua"/>
          <w:color w:val="000000"/>
          <w:lang w:val="en-GB"/>
        </w:rPr>
        <w:t>high-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A7491" w:rsidRPr="00533B0C">
        <w:rPr>
          <w:rFonts w:ascii="Book Antiqua" w:eastAsia="Book Antiqua" w:hAnsi="Book Antiqua" w:cs="Book Antiqua"/>
          <w:color w:val="000000"/>
          <w:lang w:val="en-GB"/>
        </w:rPr>
        <w:t>die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revie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790DD8FB" w14:textId="6D17F93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co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troph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r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und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rfa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3JyaXM8L0F1dGhvcj48WWVhcj4xOTk3PC9ZZWFyPjxS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kzODgtOTI8L3BhZ2VzPjx2b2x1bWU+MjcyPC92b2x1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3JyaXM8L0F1dGhvcj48WWVhcj4xOTk3PC9ZZWFyPjxS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kzODgtOTI8L3BhZ2VzPjx2b2x1bWU+MjcyPC92b2x1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-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ogen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uc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i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readipos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revie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v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FbCBIYWRyaTwvQXV0aG9yPjxZZWFyPjIwMDI8L1llYXI+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FbCBIYWRyaTwvQXV0aG9yPjxZZWFyPjIwMDI8L1llYXI+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-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ami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uc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lipoly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Mukherjee&lt;/Author&gt;&lt;Year&gt;1980&lt;/Year&gt;&lt;RecNum&gt;2131&lt;/RecNum&gt;&lt;DisplayText&gt;&lt;style face="superscript"&gt;[54]&lt;/style&gt;&lt;/DisplayText&gt;&lt;record&gt;&lt;rec-number&gt;2131&lt;/rec-number&gt;&lt;foreign-keys&gt;&lt;key app="EN" db-id="2etzwvavnffdwneev9n5vrpcxx5raxaevsat" timestamp="1616154054"&gt;2131&lt;/key&gt;&lt;/foreign-keys&gt;&lt;ref-type name="Journal Article"&gt;17&lt;/ref-type&gt;&lt;contributors&gt;&lt;authors&gt;&lt;author&gt;Mukherjee, S. P.&lt;/author&gt;&lt;/authors&gt;&lt;/contributors&gt;&lt;titles&gt;&lt;title&gt;Mediation of the antilipolytic and lipogenic effects of insulin in adipocytes by intracellular accumulation of hydrogen peroxide&lt;/title&gt;&lt;secondary-title&gt;Biochem Pharmacol&lt;/secondary-title&gt;&lt;alt-title&gt;Biochemical pharmacology&lt;/alt-title&gt;&lt;/titles&gt;&lt;periodical&gt;&lt;full-title&gt;Biochem Pharmacol&lt;/full-title&gt;&lt;abbr-1&gt;Biochemical pharmacology&lt;/abbr-1&gt;&lt;/periodical&gt;&lt;alt-periodical&gt;&lt;full-title&gt;Biochem Pharmacol&lt;/full-title&gt;&lt;abbr-1&gt;Biochemical pharmacology&lt;/abbr-1&gt;&lt;/alt-periodical&gt;&lt;pages&gt;1239-46&lt;/pages&gt;&lt;volume&gt;29&lt;/volume&gt;&lt;number&gt;9&lt;/number&gt;&lt;edition&gt;1980/05/01&lt;/edition&gt;&lt;keywords&gt;&lt;keyword&gt;Adipose Tissue/*drug effects/metabolism&lt;/keyword&gt;&lt;keyword&gt;Adrenocorticotropic Hormone/pharmacology&lt;/keyword&gt;&lt;keyword&gt;Animals&lt;/keyword&gt;&lt;keyword&gt;Epinephrine/pharmacology&lt;/keyword&gt;&lt;keyword&gt;Glucose/metabolism&lt;/keyword&gt;&lt;keyword&gt;Hydrogen Peroxide/*metabolism&lt;/keyword&gt;&lt;keyword&gt;In Vitro Techniques&lt;/keyword&gt;&lt;keyword&gt;Insulin/*pharmacology&lt;/keyword&gt;&lt;keyword&gt;Lipase/metabolism&lt;/keyword&gt;&lt;keyword&gt;Lipids/*biosynthesis&lt;/keyword&gt;&lt;keyword&gt;Lipolysis/*drug effects&lt;/keyword&gt;&lt;keyword&gt;Male&lt;/keyword&gt;&lt;keyword&gt;Rats&lt;/keyword&gt;&lt;/keywords&gt;&lt;dates&gt;&lt;year&gt;1980&lt;/year&gt;&lt;pub-dates&gt;&lt;date&gt;May 1&lt;/date&gt;&lt;/pub-dates&gt;&lt;/dates&gt;&lt;isbn&gt;0006-2952 (Print)&amp;#xD;0006-2952&lt;/isbn&gt;&lt;accession-num&gt;6249328&lt;/accession-num&gt;&lt;urls&gt;&lt;/urls&gt;&lt;electronic-resource-num&gt;10.1016/0006-2952(80)90280-4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pec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m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vanad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t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n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aGlzaGV2YTwvQXV0aG9yPjxZZWFyPjE5OTM8L1llYXI+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aGlzaGV2YTwvQXV0aG9yPjxZZWFyPjE5OTM8L1llYXI+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8,55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pl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inc</w:t>
      </w:r>
      <w:r w:rsidRPr="00B53808">
        <w:rPr>
          <w:rFonts w:ascii="Book Antiqua" w:eastAsia="Book Antiqua" w:hAnsi="Book Antiqua" w:cs="Book Antiqua"/>
          <w:lang w:val="en-GB"/>
        </w:rPr>
        <w:t>-</w:t>
      </w:r>
      <w:r w:rsidRPr="00B53808">
        <w:rPr>
          <w:rFonts w:eastAsia="Book Antiqua"/>
          <w:lang w:val="en-GB"/>
        </w:rPr>
        <w:t>α</w:t>
      </w:r>
      <w:r w:rsidRPr="00B53808">
        <w:rPr>
          <w:rFonts w:ascii="Book Antiqua" w:eastAsia="Book Antiqua" w:hAnsi="Book Antiqua" w:cs="Book Antiqua"/>
          <w:lang w:val="en-GB"/>
        </w:rPr>
        <w:t>2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glycoprotei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Romauch&lt;/Author&gt;&lt;Year&gt;2020&lt;/Year&gt;&lt;RecNum&gt;1957&lt;/RecNum&gt;&lt;DisplayText&gt;&lt;style face="superscript"&gt;[56]&lt;/style&gt;&lt;/DisplayText&gt;&lt;record&gt;&lt;rec-number&gt;1957&lt;/rec-number&gt;&lt;foreign-keys&gt;&lt;key app="EN" db-id="2etzwvavnffdwneev9n5vrpcxx5raxaevsat" timestamp="1590656479"&gt;1957&lt;/key&gt;&lt;/foreign-keys&gt;&lt;ref-type name="Journal Article"&gt;17&lt;/ref-type&gt;&lt;contributors&gt;&lt;authors&gt;&lt;author&gt;Romauch, M.&lt;/author&gt;&lt;/authors&gt;&lt;/contributors&gt;&lt;auth-address&gt;Institute of Molecular Biosciences, Karl-Franzens-University, Graz, Austria.&lt;/auth-address&gt;&lt;titles&gt;&lt;title&gt;Zinc-</w:instrText>
      </w:r>
      <w:r w:rsidRPr="00533B0C">
        <w:rPr>
          <w:rFonts w:eastAsia="Book Antiqua"/>
          <w:color w:val="000000"/>
          <w:lang w:val="en-GB"/>
        </w:rPr>
        <w:instrText>α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>2-glycoprotein as an inhibitor of amine oxidase copper-containing 3&lt;/title&gt;&lt;secondary-title&gt;Open Biol&lt;/secondary-title&gt;&lt;alt-title&gt;Open biology&lt;/alt-title&gt;&lt;/titles&gt;&lt;periodical&gt;&lt;full-title&gt;Open Biol&lt;/full-title&gt;&lt;abbr-1&gt;Open biology&lt;/abbr-1&gt;&lt;/periodical&gt;&lt;alt-periodical&gt;&lt;full-title&gt;Open Biol&lt;/full-title&gt;&lt;abbr-1&gt;Open biology&lt;/abbr-1&gt;&lt;/alt-periodical&gt;&lt;pages&gt;190035&lt;/pages&gt;&lt;volume&gt;10&lt;/volume&gt;&lt;number&gt;4&lt;/number&gt;&lt;edition&gt;2020/04/22&lt;/edition&gt;&lt;keywords&gt;&lt;keyword&gt;Aoc3&lt;/keyword&gt;&lt;keyword&gt;Zag&lt;/keyword&gt;&lt;keyword&gt;cachexia&lt;/keyword&gt;&lt;keyword&gt;glycosylation&lt;/keyword&gt;&lt;keyword&gt;protein–protein interaction&lt;/keyword&gt;&lt;/keywords&gt;&lt;dates&gt;&lt;year&gt;2020&lt;/year&gt;&lt;pub-dates&gt;&lt;date&gt;Apr&lt;/date&gt;&lt;/pub-dates&gt;&lt;/dates&gt;&lt;isbn&gt;2046-2441&lt;/isbn&gt;&lt;accession-num&gt;32315567&lt;/accession-num&gt;&lt;urls&gt;&lt;/urls&gt;&lt;custom2&gt;PMC6685929&lt;/custom2&gt;&lt;electronic-resource-num&gt;10.1098/rsob.190035&lt;/electronic-resource-num&gt;&lt;remote-database-provider&gt;NLM&lt;/remote-database-provider&gt;&lt;research-notes&gt;j&amp;apos;ai reviewé avec difficultés&lt;/research-notes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6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s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ZYW5nPC9BdXRob3I+PFllYXI+MjAxODwvWWVhcj48UmVj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ZYW5nPC9BdXRob3I+PFllYXI+MjAxODwvWWVhcj48UmVj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7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i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dent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sc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he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-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VAP-1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pport</w:t>
      </w:r>
      <w:r w:rsidR="00D15CB8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ukocy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travasatio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Salmi&lt;/Author&gt;&lt;Year&gt;2019&lt;/Year&gt;&lt;RecNum&gt;1423&lt;/RecNum&gt;&lt;DisplayText&gt;&lt;style face="superscript"&gt;[58]&lt;/style&gt;&lt;/DisplayText&gt;&lt;record&gt;&lt;rec-number&gt;1423&lt;/rec-number&gt;&lt;foreign-keys&gt;&lt;key app="EN" db-id="2etzwvavnffdwneev9n5vrpcxx5raxaevsat" timestamp="1513343041"&gt;1423&lt;/key&gt;&lt;/foreign-keys&gt;&lt;ref-type name="Journal Article"&gt;17&lt;/ref-type&gt;&lt;contributors&gt;&lt;authors&gt;&lt;author&gt;Salmi, M.&lt;/author&gt;&lt;author&gt;Jalkanen, S.&lt;/author&gt;&lt;/authors&gt;&lt;/contributors&gt;&lt;auth-address&gt;1 MediCity , Turku, Finland .&amp;#xD;2 Institute of Biomedicine, University of Turku, Turku, Finland .&lt;/auth-address&gt;&lt;titles&gt;&lt;title&gt;Vascular Adhesion Protein-1: A Cell Surface Amine Oxidase in Translation&lt;/title&gt;&lt;secondary-title&gt;Antioxid Redox Signal&lt;/secondary-title&gt;&lt;alt-title&gt;Antioxidants &amp;amp; redox signaling&lt;/alt-title&gt;&lt;/titles&gt;&lt;periodical&gt;&lt;full-title&gt;Antioxid Redox Signal&lt;/full-title&gt;&lt;abbr-1&gt;Antioxidants &amp;amp; redox signaling&lt;/abbr-1&gt;&lt;/periodical&gt;&lt;alt-periodical&gt;&lt;full-title&gt;Antioxid Redox Signal&lt;/full-title&gt;&lt;abbr-1&gt;Antioxidants &amp;amp; redox signaling&lt;/abbr-1&gt;&lt;/alt-periodical&gt;&lt;pages&gt;314-332&lt;/pages&gt;&lt;volume&gt;30&lt;/volume&gt;&lt;number&gt;3&lt;/number&gt;&lt;edition&gt;2017/10/27&lt;/edition&gt;&lt;keywords&gt;&lt;keyword&gt;cancer&lt;/keyword&gt;&lt;keyword&gt;hydrogen peroxide&lt;/keyword&gt;&lt;keyword&gt;inflammation&lt;/keyword&gt;&lt;keyword&gt;leukocyte trafficking&lt;/keyword&gt;&lt;/keywords&gt;&lt;dates&gt;&lt;year&gt;2019&lt;/year&gt;&lt;pub-dates&gt;&lt;date&gt;Dec 7&lt;/date&gt;&lt;/pub-dates&gt;&lt;/dates&gt;&lt;isbn&gt;1523-0864&lt;/isbn&gt;&lt;accession-num&gt;29065711&lt;/accession-num&gt;&lt;urls&gt;&lt;/urls&gt;&lt;electronic-resource-num&gt;10.1089/ars.2017.7418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lti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e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nd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b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are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tholog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234A13E4" w14:textId="48C48D28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ding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a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ll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</w:p>
    <w:p w14:paraId="6BE9CB4C" w14:textId="06DBAF7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targe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omic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aly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ab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ic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yptop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os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sm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ysreg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th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Liu&lt;/Author&gt;&lt;Year&gt;2021&lt;/Year&gt;&lt;RecNum&gt;1833&lt;/RecNum&gt;&lt;DisplayText&gt;&lt;style face="superscript"&gt;[59]&lt;/style&gt;&lt;/DisplayText&gt;&lt;record&gt;&lt;rec-number&gt;1833&lt;/rec-number&gt;&lt;foreign-keys&gt;&lt;key app="EN" db-id="2etzwvavnffdwneev9n5vrpcxx5raxaevsat" timestamp="1569939919"&gt;1833&lt;/key&gt;&lt;/foreign-keys&gt;&lt;ref-type name="Journal Article"&gt;17&lt;/ref-type&gt;&lt;contributors&gt;&lt;authors&gt;&lt;author&gt;Liu, Qingyuan&lt;/author&gt;&lt;author&gt;Quach, Sze Ying  &lt;/author&gt;&lt;/authors&gt;&lt;/contributors&gt;&lt;titles&gt;&lt;title&gt;Untargeted metabolomics analysis of serum metabolites in Zucker diabetic fatty rats&lt;/title&gt;&lt;secondary-title&gt;E3S Web of Conferences &lt;/secondary-title&gt;&lt;/titles&gt;&lt;periodical&gt;&lt;full-title&gt;E3S Web of Conferences&lt;/full-title&gt;&lt;/periodical&gt;&lt;pages&gt;02017&lt;/pages&gt;&lt;volume&gt;233&lt;/volume&gt;&lt;dates&gt;&lt;year&gt;2021&lt;/year&gt;&lt;/dates&gt;&lt;urls&gt;&lt;/urls&gt;&lt;electronic-resource-num&gt;doi:10.1051/e3sconf/202123302017&lt;/electronic-resource-num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9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mew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a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p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D15CB8"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D15CB8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yptop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ynuren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roton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d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-hydroxyindoleac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i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con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os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curs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synth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th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or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ur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oci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ding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u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synthe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gra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o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echo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bolis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pec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sm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XYWx0b248L0F1dGhvcj48WWVhcj4yMDE2PC9ZZWFyPjxS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XYWx0b248L0F1dGhvcj48WWVhcj4yMDE2PC9ZZWFyPjxS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senter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teri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Ayala-Lopez&lt;/Author&gt;&lt;Year&gt;2017&lt;/Year&gt;&lt;RecNum&gt;2133&lt;/RecNum&gt;&lt;DisplayText&gt;&lt;style face="superscript"&gt;[61]&lt;/style&gt;&lt;/DisplayText&gt;&lt;record&gt;&lt;rec-number&gt;2133&lt;/rec-number&gt;&lt;foreign-keys&gt;&lt;key app="EN" db-id="2etzwvavnffdwneev9n5vrpcxx5raxaevsat" timestamp="1616501602"&gt;2133&lt;/key&gt;&lt;/foreign-keys&gt;&lt;ref-type name="Journal Article"&gt;17&lt;/ref-type&gt;&lt;contributors&gt;&lt;authors&gt;&lt;author&gt;Ayala-Lopez, N.&lt;/author&gt;&lt;author&gt;Thompson, J. M.&lt;/author&gt;&lt;author&gt;Watts, S. W.&lt;/author&gt;&lt;/authors&gt;&lt;/contributors&gt;&lt;auth-address&gt;Department of Pharmacology and Toxicology, Michigan State University East Lansing, MI, USA.&lt;/auth-address&gt;&lt;titles&gt;&lt;title&gt;Perivascular Adipose Tissue&amp;apos;s Impact on Norepinephrine-Induced Contraction of Mesenteric Resistance Arteries&lt;/title&gt;&lt;secondary-title&gt;Front Physiol&lt;/secondary-title&gt;&lt;alt-title&gt;Frontiers in physiology&lt;/alt-title&gt;&lt;/titles&gt;&lt;periodical&gt;&lt;full-title&gt;Front Physiol&lt;/full-title&gt;&lt;abbr-1&gt;Frontiers in physiology&lt;/abbr-1&gt;&lt;/periodical&gt;&lt;alt-periodical&gt;&lt;full-title&gt;Front Physiol&lt;/full-title&gt;&lt;abbr-1&gt;Frontiers in physiology&lt;/abbr-1&gt;&lt;/alt-periodical&gt;&lt;pages&gt;37&lt;/pages&gt;&lt;volume&gt;8&lt;/volume&gt;&lt;edition&gt;2017/02/24&lt;/edition&gt;&lt;keywords&gt;&lt;keyword&gt;amine oxidase (copper-containing)&lt;/keyword&gt;&lt;keyword&gt;isometric contraction&lt;/keyword&gt;&lt;keyword&gt;monoamine oxidase&lt;/keyword&gt;&lt;keyword&gt;norepinephrine&lt;/keyword&gt;&lt;keyword&gt;norepinephrine transporter&lt;/keyword&gt;&lt;keyword&gt;organic cation transporter&lt;/keyword&gt;&lt;keyword&gt;semicarbazide sensitive amine oxidase&lt;/keyword&gt;&lt;keyword&gt;uptake transporters&lt;/keyword&gt;&lt;/keywords&gt;&lt;dates&gt;&lt;year&gt;2017&lt;/year&gt;&lt;/dates&gt;&lt;isbn&gt;1664-042X (Print)&amp;#xD;1664-042x&lt;/isbn&gt;&lt;accession-num&gt;28228728&lt;/accession-num&gt;&lt;urls&gt;&lt;/urls&gt;&lt;custom2&gt;PMC5296360&lt;/custom2&gt;&lt;electronic-resource-num&gt;10.3389/fphys.2017.00037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032908AA" w14:textId="29FFC44A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t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ycl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werfu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m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u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YWhiYW5pPC9BdXRob3I+PFllYXI+MjAyMTwvWWVhcj48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4
MC00ODU8L3BhZ2VzPjx2b2x1bWU+NTkwPC92b2x1bWU+PG51bWJlcj43ODQ2PC9udW1iZXI+PGVk
aXRpb24+MjAyMS8wMi8xOTwvZWRpdGlvbj48ZGF0ZXM+PHllYXI+MjAyMTwveWVhcj48cHViLWRh
dGVzPjxkYXRlPkZlYjwvZGF0ZT48L3B1Yi1kYXRlcz48L2RhdGVzPjxpc2JuPjAwMjgtMDgzNjwv
aXNibj48YWNjZXNzaW9uLW51bT4zMzU5Nzc1NjwvYWNjZXNzaW9uLW51bT48dXJscz48L3VybHM+
PGVsZWN0cm9uaWMtcmVzb3VyY2UtbnVtPjEwLjEwMzgvczQxNTg2LTAyMS0wMzIyMS15PC9lbGVj
dHJvbmljLXJlc291cmNlLW51bT48cmVtb3RlLWRhdGFiYXNlLXByb3ZpZGVyPk5MTTwvcmVtb3Rl
LWRhdGFiYXNlLXByb3ZpZGVyPjxsYW5ndWFnZT5lbmc8L2xhbmd1YWdlPjwvcmVjb3JkPjwvQ2l0
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YWhiYW5pPC9BdXRob3I+PFllYXI+MjAyMTwvWWVhcj48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4
MC00ODU8L3BhZ2VzPjx2b2x1bWU+NTkwPC92b2x1bWU+PG51bWJlcj43ODQ2PC9udW1iZXI+PGVk
aXRpb24+MjAyMS8wMi8xOTwvZWRpdGlvbj48ZGF0ZXM+PHllYXI+MjAyMTwveWVhcj48cHViLWRh
dGVzPjxkYXRlPkZlYjwvZGF0ZT48L3B1Yi1kYXRlcz48L2RhdGVzPjxpc2JuPjAwMjgtMDgzNjwv
aXNibj48YWNjZXNzaW9uLW51bT4zMzU5Nzc1NjwvYWNjZXNzaW9uLW51bT48dXJscz48L3VybHM+
PGVsZWN0cm9uaWMtcmVzb3VyY2UtbnVtPjEwLjEwMzgvczQxNTg2LTAyMS0wMzIyMS15PC9lbGVj
dHJvbmljLXJlc291cmNlLW51bT48cmVtb3RlLWRhdGFiYXNlLXByb3ZpZGVyPk5MTTwvcmVtb3Rl
LWRhdGFiYXNlLXByb3ZpZGVyPjxsYW5ndWFnZT5lbmc8L2xhbmd1YWdlPjwvcmVjb3JkPjwvQ2l0
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riguing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den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LaW11cmE8L0F1dGhvcj48WWVhcj4yMDA5PC9ZZWFyPjxS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LaW11cmE8L0F1dGhvcj48WWVhcj4yMDA5PC9ZZWFyPjxS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6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e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"non-MAO"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ver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mmali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Li&lt;/Author&gt;&lt;Year&gt;2017&lt;/Year&gt;&lt;RecNum&gt;2111&lt;/RecNum&gt;&lt;DisplayText&gt;&lt;style face="superscript"&gt;[63]&lt;/style&gt;&lt;/DisplayText&gt;&lt;record&gt;&lt;rec-number&gt;2111&lt;/rec-number&gt;&lt;foreign-keys&gt;&lt;key app="EN" db-id="2etzwvavnffdwneev9n5vrpcxx5raxaevsat" timestamp="1614786701"&gt;2111&lt;/key&gt;&lt;/foreign-keys&gt;&lt;ref-type name="Journal Article"&gt;17&lt;/ref-type&gt;&lt;contributors&gt;&lt;authors&gt;&lt;author&gt;Li, J. X.&lt;/author&gt;&lt;/authors&gt;&lt;/contributors&gt;&lt;auth-address&gt;School of Pharmacy, Nantong University, Nantong, Jiangsu Province, China; Department of Pharmacology and Toxicology, Jacobs School of Medicine and Biomedical Sciences, University at Buffalo, Buffalo, New York, USA. Electronic address: junxuli@buffalo.edu.&lt;/auth-address&gt;&lt;titles&gt;&lt;title&gt;Imidazoline I(2) receptors: An update&lt;/title&gt;&lt;secondary-title&gt;Pharmacol Ther&lt;/secondary-title&gt;&lt;alt-title&gt;Pharmacology &amp;amp; therapeutics&lt;/alt-title&gt;&lt;/titles&gt;&lt;periodical&gt;&lt;full-title&gt;Pharmacol Ther&lt;/full-title&gt;&lt;abbr-1&gt;Pharmacology &amp;amp; therapeutics&lt;/abbr-1&gt;&lt;/periodical&gt;&lt;alt-periodical&gt;&lt;full-title&gt;Pharmacol Ther&lt;/full-title&gt;&lt;abbr-1&gt;Pharmacology &amp;amp; therapeutics&lt;/abbr-1&gt;&lt;/alt-periodical&gt;&lt;pages&gt;48-56&lt;/pages&gt;&lt;volume&gt;178&lt;/volume&gt;&lt;edition&gt;2017/03/23&lt;/edition&gt;&lt;keywords&gt;&lt;keyword&gt;Animals&lt;/keyword&gt;&lt;keyword&gt;Humans&lt;/keyword&gt;&lt;keyword&gt;Imidazoline Receptors/*metabolism&lt;/keyword&gt;&lt;keyword&gt;Ligands&lt;/keyword&gt;&lt;keyword&gt;Body temperature&lt;/keyword&gt;&lt;keyword&gt;Drug discrimination&lt;/keyword&gt;&lt;keyword&gt;Imidazoline I(2) receptor&lt;/keyword&gt;&lt;keyword&gt;Neuroprotection&lt;/keyword&gt;&lt;keyword&gt;Pain&lt;/keyword&gt;&lt;/keywords&gt;&lt;dates&gt;&lt;year&gt;2017&lt;/year&gt;&lt;pub-dates&gt;&lt;date&gt;Oct&lt;/date&gt;&lt;/pub-dates&gt;&lt;/dates&gt;&lt;isbn&gt;0163-7258 (Print)&amp;#xD;0163-7258&lt;/isbn&gt;&lt;accession-num&gt;28322973&lt;/accession-num&gt;&lt;urls&gt;&lt;/urls&gt;&lt;custom2&gt;PMC5600648&lt;/custom2&gt;&lt;custom6&gt;NIHMS860609&lt;/custom6&gt;&lt;electronic-resource-num&gt;10.1016/j.pharmthera.2017.03.009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mit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te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estim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iph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6931ABB8" w14:textId="6139F227" w:rsidR="00A77B3E" w:rsidRDefault="00533B0C" w:rsidP="00533B0C">
      <w:pPr>
        <w:spacing w:line="360" w:lineRule="auto"/>
        <w:ind w:firstLine="284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cum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gan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XTwvc3R5bGU+PC9EaXNwbGF5VGV4dD48cmVjb3JkPjxyZWMtbnVtYmVyPjIxODwvcmVj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XTwvc3R5bGU+PC9EaXNwbGF5VGV4dD48cmVjb3JkPjxyZWMtbnVtYmVyPjIxODwvcmVj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cess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i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rendipit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lipoly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er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-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ing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mons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derly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chanism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"non-MAO"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ol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-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tablished.</w:t>
      </w:r>
    </w:p>
    <w:bookmarkEnd w:id="51"/>
    <w:bookmarkEnd w:id="52"/>
    <w:bookmarkEnd w:id="53"/>
    <w:p w14:paraId="3195B232" w14:textId="77777777" w:rsidR="00A77B3E" w:rsidRDefault="00A77B3E">
      <w:pPr>
        <w:spacing w:line="360" w:lineRule="auto"/>
        <w:ind w:firstLine="284"/>
        <w:jc w:val="both"/>
      </w:pPr>
    </w:p>
    <w:p w14:paraId="56E207C6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8510814" w14:textId="414ECC26" w:rsidR="00A77B3E" w:rsidRDefault="00BA4D05">
      <w:pPr>
        <w:spacing w:line="360" w:lineRule="auto"/>
        <w:jc w:val="both"/>
      </w:pPr>
      <w:bookmarkStart w:id="55" w:name="OLE_LINK330"/>
      <w:bookmarkStart w:id="56" w:name="OLE_LINK331"/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B5B63">
        <w:rPr>
          <w:rFonts w:ascii="Book Antiqua" w:eastAsia="Book Antiqua" w:hAnsi="Book Antiqua" w:cs="Book Antiqua"/>
          <w:color w:val="000000"/>
        </w:rPr>
        <w:t>adipocyte-</w:t>
      </w:r>
      <w:r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EB5B63">
        <w:rPr>
          <w:rFonts w:ascii="Book Antiqua" w:eastAsia="Book Antiqua" w:hAnsi="Book Antiqua" w:cs="Book Antiqua"/>
          <w:color w:val="000000"/>
        </w:rPr>
        <w:t>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B5B63"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EB5B63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ac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boliz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ogen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li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di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ate</w:t>
      </w:r>
      <w:r w:rsidR="00EB5B63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</w:t>
      </w:r>
      <w:r w:rsidR="00EB5B63">
        <w:rPr>
          <w:rFonts w:ascii="Book Antiqua" w:eastAsia="Book Antiqua" w:hAnsi="Book Antiqua" w:cs="Book Antiqua"/>
          <w:color w:val="000000"/>
        </w:rPr>
        <w:t>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or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</w:p>
    <w:bookmarkEnd w:id="55"/>
    <w:bookmarkEnd w:id="56"/>
    <w:p w14:paraId="17AFB63E" w14:textId="77777777" w:rsidR="00A77B3E" w:rsidRDefault="00A77B3E">
      <w:pPr>
        <w:spacing w:line="360" w:lineRule="auto"/>
        <w:jc w:val="both"/>
      </w:pPr>
    </w:p>
    <w:p w14:paraId="4AEF2D3B" w14:textId="5AF53FF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5F14F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54A71FED" w14:textId="76353D4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lastRenderedPageBreak/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2A80ABBA" w14:textId="7AE7E939" w:rsidR="00A77B3E" w:rsidRDefault="00BA4D05">
      <w:pPr>
        <w:spacing w:line="360" w:lineRule="auto"/>
        <w:jc w:val="both"/>
      </w:pPr>
      <w:bookmarkStart w:id="57" w:name="OLE_LINK332"/>
      <w:bookmarkStart w:id="58" w:name="OLE_LINK333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phag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lori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.</w:t>
      </w:r>
    </w:p>
    <w:bookmarkEnd w:id="57"/>
    <w:bookmarkEnd w:id="58"/>
    <w:p w14:paraId="2548D63D" w14:textId="77777777" w:rsidR="00A77B3E" w:rsidRDefault="00A77B3E">
      <w:pPr>
        <w:spacing w:line="360" w:lineRule="auto"/>
        <w:jc w:val="both"/>
      </w:pPr>
    </w:p>
    <w:p w14:paraId="764FA990" w14:textId="33070A7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6928FD7C" w14:textId="7C374156" w:rsidR="00A77B3E" w:rsidRDefault="00BA4D05">
      <w:pPr>
        <w:spacing w:line="360" w:lineRule="auto"/>
        <w:jc w:val="both"/>
      </w:pPr>
      <w:bookmarkStart w:id="59" w:name="OLE_LINK334"/>
      <w:bookmarkStart w:id="60" w:name="OLE_LINK335"/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log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hem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tiliz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.</w:t>
      </w:r>
    </w:p>
    <w:bookmarkEnd w:id="59"/>
    <w:bookmarkEnd w:id="60"/>
    <w:p w14:paraId="649167C5" w14:textId="77777777" w:rsidR="00A77B3E" w:rsidRDefault="00A77B3E">
      <w:pPr>
        <w:spacing w:line="360" w:lineRule="auto"/>
        <w:jc w:val="both"/>
      </w:pPr>
    </w:p>
    <w:p w14:paraId="3946D5B8" w14:textId="18FE908C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6D81D5EC" w14:textId="2D6CD1A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Hydrog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oxi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log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m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es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lysi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jec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arch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log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m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mel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SAO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.</w:t>
      </w:r>
    </w:p>
    <w:p w14:paraId="28F8B606" w14:textId="77777777" w:rsidR="00A77B3E" w:rsidRDefault="00A77B3E">
      <w:pPr>
        <w:spacing w:line="360" w:lineRule="auto"/>
        <w:jc w:val="both"/>
      </w:pPr>
    </w:p>
    <w:p w14:paraId="686BBE3F" w14:textId="0891D26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086E6E53" w14:textId="22B59E5F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Experimen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sbandr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term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r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omozygotou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ss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/f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par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sh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o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ay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pri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n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mmunobloting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m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i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es.</w:t>
      </w:r>
    </w:p>
    <w:p w14:paraId="0F8B2E29" w14:textId="77777777" w:rsidR="00A77B3E" w:rsidRDefault="00A77B3E">
      <w:pPr>
        <w:spacing w:line="360" w:lineRule="auto"/>
        <w:jc w:val="both"/>
      </w:pPr>
    </w:p>
    <w:p w14:paraId="6976A3B9" w14:textId="2BCB9B8D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0773DF54" w14:textId="0085155C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ac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tiated-</w:t>
      </w:r>
      <w:proofErr w:type="spellStart"/>
      <w:r>
        <w:rPr>
          <w:rFonts w:ascii="Book Antiqua" w:eastAsia="Book Antiqua" w:hAnsi="Book Antiqua" w:cs="Book Antiqua"/>
          <w:color w:val="000000"/>
        </w:rPr>
        <w:t>idazoxan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tiated-</w:t>
      </w:r>
      <w:r w:rsidR="007541E9">
        <w:rPr>
          <w:rFonts w:ascii="Book Antiqua" w:hAnsi="Book Antiqua" w:cs="Book Antiqua" w:hint="eastAsia"/>
          <w:color w:val="000000"/>
          <w:lang w:eastAsia="zh-CN"/>
        </w:rPr>
        <w:t>(</w:t>
      </w:r>
      <w:r w:rsidR="007541E9" w:rsidRPr="007541E9">
        <w:rPr>
          <w:rFonts w:ascii="Book Antiqua" w:eastAsia="Book Antiqua" w:hAnsi="Book Antiqua" w:cs="Book Antiqua"/>
          <w:color w:val="000000"/>
        </w:rPr>
        <w:t>2-benzofuranyl)-2-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-depend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roduc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</w:t>
      </w:r>
      <w:r w:rsidR="00C8292E">
        <w:rPr>
          <w:rFonts w:ascii="Book Antiqua" w:eastAsia="Book Antiqua" w:hAnsi="Book Antiqua" w:cs="Book Antiqua"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roximate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-thir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li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venes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.</w:t>
      </w:r>
    </w:p>
    <w:p w14:paraId="034B5B4F" w14:textId="77777777" w:rsidR="00A77B3E" w:rsidRDefault="00A77B3E">
      <w:pPr>
        <w:spacing w:line="360" w:lineRule="auto"/>
        <w:jc w:val="both"/>
      </w:pPr>
    </w:p>
    <w:p w14:paraId="7CFA853E" w14:textId="389BF68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31D6876C" w14:textId="0988FDD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dl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s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ele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les</w:t>
      </w:r>
      <w:r w:rsidR="00C8292E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echolaminerg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la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.</w:t>
      </w:r>
    </w:p>
    <w:p w14:paraId="0E161A5F" w14:textId="77777777" w:rsidR="00A77B3E" w:rsidRDefault="00A77B3E">
      <w:pPr>
        <w:spacing w:line="360" w:lineRule="auto"/>
        <w:jc w:val="both"/>
      </w:pPr>
    </w:p>
    <w:p w14:paraId="00FE63B7" w14:textId="2EB5E844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3A44159C" w14:textId="4F4E562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s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</w:rPr>
        <w:t>o</w:t>
      </w:r>
      <w:r>
        <w:rPr>
          <w:rFonts w:ascii="Book Antiqua" w:eastAsia="Book Antiqua" w:hAnsi="Book Antiqua" w:cs="Book Antiqua"/>
          <w:color w:val="000000"/>
        </w:rPr>
        <w:t>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ledg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p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ip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-regulatio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le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metabol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erv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ions.</w:t>
      </w:r>
    </w:p>
    <w:p w14:paraId="60FDC901" w14:textId="77777777" w:rsidR="00A77B3E" w:rsidRDefault="00A77B3E">
      <w:pPr>
        <w:spacing w:line="360" w:lineRule="auto"/>
        <w:jc w:val="both"/>
      </w:pPr>
    </w:p>
    <w:p w14:paraId="03150DAC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59BA3EF3" w14:textId="0E3EE793" w:rsidR="00A77B3E" w:rsidRDefault="00BA4D05">
      <w:pPr>
        <w:spacing w:line="360" w:lineRule="auto"/>
        <w:jc w:val="both"/>
      </w:pPr>
      <w:bookmarkStart w:id="61" w:name="OLE_LINK336"/>
      <w:bookmarkStart w:id="62" w:name="OLE_LINK337"/>
      <w:r>
        <w:rPr>
          <w:rFonts w:ascii="Book Antiqua" w:eastAsia="Book Antiqua" w:hAnsi="Book Antiqua" w:cs="Book Antiqua"/>
          <w:color w:val="000000"/>
        </w:rPr>
        <w:t>W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f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FR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t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X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oulous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erre-</w:t>
      </w:r>
      <w:proofErr w:type="spellStart"/>
      <w:r>
        <w:rPr>
          <w:rFonts w:ascii="Book Antiqua" w:eastAsia="Book Antiqua" w:hAnsi="Book Antiqua" w:cs="Book Antiqua"/>
          <w:color w:val="000000"/>
        </w:rPr>
        <w:t>Millo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M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ar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)</w:t>
      </w:r>
      <w:r w:rsidR="00C8292E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ledg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b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al</w:t>
      </w:r>
      <w:r w:rsidR="004A3FC1">
        <w:rPr>
          <w:rFonts w:ascii="Book Antiqua" w:eastAsia="Book Antiqua" w:hAnsi="Book Antiqua" w:cs="Book Antiqua"/>
          <w:color w:val="000000"/>
        </w:rPr>
        <w:t>ua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techn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assista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évot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hAnsi="Book Antiqua" w:cs="Book Antiqua" w:hint="eastAsia"/>
          <w:color w:val="000000"/>
          <w:lang w:eastAsia="zh-CN"/>
        </w:rPr>
        <w:t>D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&amp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ousseaume</w:t>
      </w:r>
      <w:proofErr w:type="spellEnd"/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FC1">
        <w:rPr>
          <w:rFonts w:ascii="Book Antiqua" w:hAnsi="Book Antiqua" w:cs="Book Antiqua" w:hint="eastAsia"/>
          <w:color w:val="000000"/>
          <w:lang w:eastAsia="zh-CN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hierarch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benevol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ouloumié</w:t>
      </w:r>
      <w:proofErr w:type="spellEnd"/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FC1">
        <w:rPr>
          <w:rFonts w:ascii="Book Antiqua" w:hAnsi="Book Antiqua" w:cs="Book Antiqua" w:hint="eastAsia"/>
          <w:color w:val="000000"/>
          <w:lang w:eastAsia="zh-CN"/>
        </w:rPr>
        <w:t>A</w:t>
      </w:r>
      <w:r>
        <w:rPr>
          <w:rFonts w:ascii="Book Antiqua" w:eastAsia="Book Antiqua" w:hAnsi="Book Antiqua" w:cs="Book Antiqua"/>
          <w:color w:val="000000"/>
        </w:rPr>
        <w:t>.</w:t>
      </w:r>
    </w:p>
    <w:bookmarkEnd w:id="61"/>
    <w:bookmarkEnd w:id="62"/>
    <w:p w14:paraId="590DC459" w14:textId="77777777" w:rsidR="00A77B3E" w:rsidRDefault="00A77B3E">
      <w:pPr>
        <w:spacing w:line="360" w:lineRule="auto"/>
        <w:jc w:val="both"/>
      </w:pPr>
    </w:p>
    <w:p w14:paraId="00327389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2A7D8736" w14:textId="7BBB9316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63" w:name="OLE_LINK338"/>
      <w:bookmarkStart w:id="64" w:name="OLE_LINK5"/>
      <w:r w:rsidRPr="00876F80">
        <w:rPr>
          <w:rFonts w:ascii="Book Antiqua" w:hAnsi="Book Antiqua"/>
        </w:rPr>
        <w:t>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Zucker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L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F.</w:t>
      </w:r>
      <w:r w:rsidR="005F14FF">
        <w:rPr>
          <w:rFonts w:ascii="Book Antiqua" w:hAnsi="Book Antiqua"/>
        </w:rPr>
        <w:t xml:space="preserve"> </w:t>
      </w:r>
      <w:bookmarkStart w:id="65" w:name="OLE_LINK3"/>
      <w:bookmarkStart w:id="66" w:name="OLE_LINK4"/>
      <w:r w:rsidRPr="00876F80">
        <w:rPr>
          <w:rFonts w:ascii="Book Antiqua" w:hAnsi="Book Antiqua"/>
        </w:rPr>
        <w:t>Fatty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ew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t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bookmarkEnd w:id="65"/>
      <w:bookmarkEnd w:id="66"/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0668CF">
        <w:rPr>
          <w:rFonts w:ascii="Book Antiqua" w:hAnsi="Book Antiqua"/>
          <w:i/>
        </w:rPr>
        <w:t>J</w:t>
      </w:r>
      <w:r w:rsidR="005F14FF">
        <w:rPr>
          <w:rFonts w:ascii="Book Antiqua" w:hAnsi="Book Antiqua"/>
          <w:i/>
        </w:rPr>
        <w:t xml:space="preserve"> </w:t>
      </w:r>
      <w:r w:rsidRPr="000668CF">
        <w:rPr>
          <w:rFonts w:ascii="Book Antiqua" w:hAnsi="Book Antiqua"/>
          <w:i/>
        </w:rPr>
        <w:t>Hered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61;</w:t>
      </w:r>
      <w:r w:rsidR="005F14FF">
        <w:rPr>
          <w:rFonts w:ascii="Book Antiqua" w:hAnsi="Book Antiqua"/>
        </w:rPr>
        <w:t xml:space="preserve"> </w:t>
      </w:r>
      <w:r w:rsidRPr="000668CF">
        <w:rPr>
          <w:rFonts w:ascii="Book Antiqua" w:hAnsi="Book Antiqua"/>
          <w:b/>
        </w:rPr>
        <w:t>5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75-278</w:t>
      </w:r>
    </w:p>
    <w:p w14:paraId="2CB8DE56" w14:textId="19DA162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Chua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C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r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u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u-Pe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h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artagl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ibe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henotyp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u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abe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u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tatio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(leptin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Scie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94-99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58493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26/science.271.5251.994]</w:t>
      </w:r>
    </w:p>
    <w:p w14:paraId="4B365A2A" w14:textId="640DB7D0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Phillips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Q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ammo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ug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ske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s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F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pt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ssen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t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Nat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Gen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8-1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67309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ng0596-18]</w:t>
      </w:r>
    </w:p>
    <w:p w14:paraId="7F2DDDB0" w14:textId="74221E2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Takaya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gaw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Iss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kazak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to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suzak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r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amur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osod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aka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le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lo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pt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sofor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lementar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NAs--identific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ssen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t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(fa/fa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phy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Commu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2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5-8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76909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6/bbrc.1996.1133]</w:t>
      </w:r>
    </w:p>
    <w:p w14:paraId="1D9EA060" w14:textId="6580636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Himms</w:t>
      </w:r>
      <w:proofErr w:type="spellEnd"/>
      <w:r w:rsidRPr="00876F80">
        <w:rPr>
          <w:rFonts w:ascii="Book Antiqua" w:hAnsi="Book Antiqua"/>
          <w:b/>
          <w:bCs/>
        </w:rPr>
        <w:t>-Hage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hysiologic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l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pt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docr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stem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fferenc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we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Crit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v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lin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Lab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Sc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3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575-65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65654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80/10408369991239259]</w:t>
      </w:r>
    </w:p>
    <w:p w14:paraId="697B4AE1" w14:textId="4DE8A01F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ichel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O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eude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amar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suri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vau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ariet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evali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duc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iglycerid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lay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omerulosclero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Kidney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I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32-154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40749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ki.1997.483]</w:t>
      </w:r>
    </w:p>
    <w:p w14:paraId="39F488EF" w14:textId="373C138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7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Debant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uerre-</w:t>
      </w:r>
      <w:proofErr w:type="spellStart"/>
      <w:r w:rsidRPr="00876F80">
        <w:rPr>
          <w:rFonts w:ascii="Book Antiqua" w:hAnsi="Book Antiqua"/>
        </w:rPr>
        <w:t>Mill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rchand-</w:t>
      </w:r>
      <w:proofErr w:type="spellStart"/>
      <w:r w:rsidRPr="00876F80">
        <w:rPr>
          <w:rFonts w:ascii="Book Antiqua" w:hAnsi="Book Antiqua"/>
        </w:rPr>
        <w:t>Bruste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reych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vau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Obberghe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in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yperrespons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ou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5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273-E27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54842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endo.1987.252.2.E273]</w:t>
      </w:r>
    </w:p>
    <w:p w14:paraId="75360194" w14:textId="46579BD6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8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Bazin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R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vau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velopm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pa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pogen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zym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em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ur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uck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ea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gh-f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Lipi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2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39-84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67" w:name="OLE_LINK12"/>
      <w:bookmarkStart w:id="68" w:name="OLE_LINK13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752318</w:t>
      </w:r>
      <w:bookmarkEnd w:id="67"/>
      <w:bookmarkEnd w:id="68"/>
      <w:r w:rsidRPr="00876F80">
        <w:rPr>
          <w:rFonts w:ascii="Book Antiqua" w:hAnsi="Book Antiqua"/>
        </w:rPr>
        <w:t>]</w:t>
      </w:r>
    </w:p>
    <w:p w14:paraId="33E772EB" w14:textId="13DF3BEA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Johnso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PR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ruc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rsc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ellular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po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netical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Lipi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06-71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69" w:name="OLE_LINK14"/>
      <w:bookmarkStart w:id="70" w:name="OLE_LINK15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5124535</w:t>
      </w:r>
      <w:bookmarkEnd w:id="69"/>
      <w:bookmarkEnd w:id="70"/>
      <w:r w:rsidRPr="00876F80">
        <w:rPr>
          <w:rFonts w:ascii="Book Antiqua" w:hAnsi="Book Antiqua"/>
        </w:rPr>
        <w:t>]</w:t>
      </w:r>
    </w:p>
    <w:p w14:paraId="51306747" w14:textId="1D500FAD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Ster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ohn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atchel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rsc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ncrea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le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ipher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gh-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ow-carbohydr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e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5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28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543-54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9115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legacy.1975.228.2.543]</w:t>
      </w:r>
    </w:p>
    <w:p w14:paraId="48F6FAB1" w14:textId="5D1C7C3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1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Hardie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L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yn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V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olm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rayhur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ircula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pt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vel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dul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sting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l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osu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ministr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(fa/fa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asur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LISA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phy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Commu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2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60-66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68745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6/bbrc.1996.0951]</w:t>
      </w:r>
    </w:p>
    <w:p w14:paraId="45FC215B" w14:textId="5C9C762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Jacob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og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ietz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nriks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a2-adrenerg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dulator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eliprol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duc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Life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Sc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64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71-207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37493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s0024-3205(99)00154-x]</w:t>
      </w:r>
    </w:p>
    <w:p w14:paraId="74987DB7" w14:textId="0A734A4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Pa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ancock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og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v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lenbuter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sciou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Endocrinol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8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554-E56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25446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endo.2001.280.4.E554]</w:t>
      </w:r>
    </w:p>
    <w:p w14:paraId="191BD7A2" w14:textId="2BED3D24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Rothwell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N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ock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flue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lenbuter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erg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alance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rmogene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od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osi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netical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Int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Obe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41-64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71" w:name="OLE_LINK16"/>
      <w:bookmarkStart w:id="72" w:name="OLE_LINK17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440683</w:t>
      </w:r>
      <w:bookmarkEnd w:id="71"/>
      <w:bookmarkEnd w:id="72"/>
      <w:r w:rsidRPr="00876F80">
        <w:rPr>
          <w:rFonts w:ascii="Book Antiqua" w:hAnsi="Book Antiqua"/>
        </w:rPr>
        <w:t>]</w:t>
      </w:r>
    </w:p>
    <w:p w14:paraId="5C2C28F5" w14:textId="629171A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5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Mory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G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Wie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l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iot</w:t>
      </w:r>
      <w:proofErr w:type="spellEnd"/>
      <w:r w:rsidRPr="00876F80">
        <w:rPr>
          <w:rFonts w:ascii="Book Antiqua" w:hAnsi="Book Antiqua"/>
        </w:rPr>
        <w:t>-Dupu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err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azi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pair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a-adrenerg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gna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thw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hi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uck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/f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fec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upling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Int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Obe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Relat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Disor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92-159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75357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sj.ijo.0801811]</w:t>
      </w:r>
    </w:p>
    <w:p w14:paraId="252C274E" w14:textId="7D9F9E97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Lent-</w:t>
      </w:r>
      <w:proofErr w:type="spellStart"/>
      <w:r w:rsidRPr="00876F80">
        <w:rPr>
          <w:rFonts w:ascii="Book Antiqua" w:hAnsi="Book Antiqua"/>
          <w:b/>
          <w:bCs/>
        </w:rPr>
        <w:t>Schochet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D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cLaugh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makrishn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iala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lorator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omic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ndrome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atu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por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Worl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Diabe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3-3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69736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4239/wjd.v10.i1.23]</w:t>
      </w:r>
    </w:p>
    <w:p w14:paraId="29ECAF2F" w14:textId="6EE39287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7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Bairras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urieg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ukowieck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Atgi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g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ypolysi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hi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6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7-29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845700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7/bf03165760]</w:t>
      </w:r>
    </w:p>
    <w:p w14:paraId="78095B5D" w14:textId="072789B9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8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Mukaida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va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ngts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tchin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renocepto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mo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ptak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sc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-in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gna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thw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volv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chanis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arg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pamyc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lex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7-9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02510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j.phrs.2016.12.022]</w:t>
      </w:r>
    </w:p>
    <w:p w14:paraId="1A02EEF5" w14:textId="16AFDF46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9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Chernogubova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E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nn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ngts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repinephr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creas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ow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a3-adrenocepto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roug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MP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K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I3-</w:t>
      </w:r>
      <w:r w:rsidRPr="00876F80">
        <w:rPr>
          <w:rFonts w:ascii="Book Antiqua" w:hAnsi="Book Antiqua"/>
        </w:rPr>
        <w:lastRenderedPageBreak/>
        <w:t>kinase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thw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imula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vention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ve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KC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Endocrinolog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4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4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69-28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455122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210/en.2003-0857]</w:t>
      </w:r>
    </w:p>
    <w:p w14:paraId="7D95DD54" w14:textId="4261AAFC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Fontaine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averni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r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pén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adium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echolamin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di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v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reno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im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ity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Worl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Diabe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22-64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338476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4239/wjd.v11.i12.622]</w:t>
      </w:r>
    </w:p>
    <w:p w14:paraId="7958E5C9" w14:textId="6BA1DB9B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Nguye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D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Qiu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u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o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P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wang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avi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ukund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rombac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ocksle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awl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lternative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crophag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du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echolamin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usta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ap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rmogenesi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Natu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48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4-10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210142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nature10653]</w:t>
      </w:r>
    </w:p>
    <w:p w14:paraId="62743D0A" w14:textId="594A5B5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Fischer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uiz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H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hu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in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r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id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Kalinovich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V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trov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l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lemmense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h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ivanovic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rombac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lasmac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Keiper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astroch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Nagl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chram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W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edrikov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ollde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od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rzi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oman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u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Nedergaar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nn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schöp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H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üll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ettn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lternative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crophag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nthesiz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echolamin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tribu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ap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rmogenesi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Nat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M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23-63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41432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nm.4316]</w:t>
      </w:r>
    </w:p>
    <w:p w14:paraId="20568D90" w14:textId="1F3337B6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Clouet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P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nning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ézar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ud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om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cto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trol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i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v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tochondr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39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3-10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80097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42/bj2390103]</w:t>
      </w:r>
    </w:p>
    <w:p w14:paraId="33819A7D" w14:textId="655F2905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4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Carpéné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ollo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emaur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ord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d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ut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font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hibi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rivativ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ogniz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Exp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5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81-68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73" w:name="OLE_LINK22"/>
      <w:bookmarkStart w:id="74" w:name="OLE_LINK23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853182</w:t>
      </w:r>
      <w:bookmarkEnd w:id="73"/>
      <w:bookmarkEnd w:id="74"/>
      <w:r w:rsidRPr="00876F80">
        <w:rPr>
          <w:rFonts w:ascii="Book Antiqua" w:hAnsi="Book Antiqua"/>
        </w:rPr>
        <w:t>]</w:t>
      </w:r>
    </w:p>
    <w:p w14:paraId="0E108AB3" w14:textId="244C722D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Limon-Boulez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I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esso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argalidis-Moudano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arin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-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lationship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i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ffer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mai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dentific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stid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du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dia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g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g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+1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Exp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59-36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75" w:name="OLE_LINK24"/>
      <w:bookmarkStart w:id="76" w:name="OLE_LINK25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632297</w:t>
      </w:r>
      <w:bookmarkEnd w:id="75"/>
      <w:bookmarkEnd w:id="76"/>
      <w:r w:rsidRPr="00876F80">
        <w:rPr>
          <w:rFonts w:ascii="Book Antiqua" w:hAnsi="Book Antiqua"/>
        </w:rPr>
        <w:t>]</w:t>
      </w:r>
    </w:p>
    <w:p w14:paraId="2BA5ADF9" w14:textId="4A59A08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2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Basile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L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appalard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uccion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ilard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ms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R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utation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ari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soci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i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Inf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Mode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4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4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200-120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460154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21/ci400346k]</w:t>
      </w:r>
    </w:p>
    <w:p w14:paraId="0E100519" w14:textId="5929029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Tipto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F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ea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om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gres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om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fusion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Neural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rans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(Vienna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8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2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19-155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963726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7/s00702-018-1881-5]</w:t>
      </w:r>
    </w:p>
    <w:p w14:paraId="17A0492E" w14:textId="4E864FA0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Kilkenny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ow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uthil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mer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lt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G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C3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por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uidelin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rk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roup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im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earch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por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iv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eriment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RR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uideline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Br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6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77-157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64956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11/j.1476-5381.2010.00872.x.]</w:t>
      </w:r>
    </w:p>
    <w:p w14:paraId="7B242CEB" w14:textId="27EEFF7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oody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lieman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mp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re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el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oass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Hor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4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2-1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81928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55/s-0028-1093895]</w:t>
      </w:r>
    </w:p>
    <w:p w14:paraId="35DC30F4" w14:textId="6DDBFE1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Bour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glesias-</w:t>
      </w:r>
      <w:proofErr w:type="spellStart"/>
      <w:r w:rsidRPr="00876F80">
        <w:rPr>
          <w:rFonts w:ascii="Book Antiqua" w:hAnsi="Book Antiqua"/>
        </w:rPr>
        <w:t>Osm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rt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ur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arcia-</w:t>
      </w:r>
      <w:proofErr w:type="spellStart"/>
      <w:r w:rsidRPr="00876F80">
        <w:rPr>
          <w:rFonts w:ascii="Book Antiqua" w:hAnsi="Book Antiqua"/>
        </w:rPr>
        <w:t>Barrad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s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révo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Visenti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l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oratino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pén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-si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gand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2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-BF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hibi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O-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O-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itie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ydrog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oxid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ductio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poly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Eur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5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-3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705603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j.ejphar.2006.09.021]</w:t>
      </w:r>
    </w:p>
    <w:p w14:paraId="5B4EC499" w14:textId="7A2F0617" w:rsidR="000668CF" w:rsidRPr="000668CF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31</w:t>
      </w:r>
      <w:r w:rsidR="005F14FF">
        <w:rPr>
          <w:rFonts w:ascii="Book Antiqua" w:hAnsi="Book Antiqua"/>
        </w:rPr>
        <w:t xml:space="preserve"> </w:t>
      </w:r>
      <w:proofErr w:type="spellStart"/>
      <w:r w:rsidRPr="000668CF">
        <w:rPr>
          <w:rFonts w:ascii="Book Antiqua" w:hAnsi="Book Antiqua"/>
          <w:b/>
          <w:bCs/>
        </w:rPr>
        <w:t>Jargaud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0668CF">
        <w:rPr>
          <w:rFonts w:ascii="Book Antiqua" w:hAnsi="Book Antiqua"/>
          <w:b/>
          <w:bCs/>
        </w:rPr>
        <w:t>V</w:t>
      </w:r>
      <w:r w:rsidRPr="000668CF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Bour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Tercé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F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Collet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X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Valet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P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Bouloumié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Guillemot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JC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Mauriège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P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Jalkanen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tolen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C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almi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M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mith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DJ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Carpéné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C.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Obesity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mic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lacking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VAP-1/SSAO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by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oc3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gen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deletion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is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reproduced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mic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expressing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mutated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vascular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dhesion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protein-1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(VAP-1)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devoid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min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oxidas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ctivity.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  <w:i/>
        </w:rPr>
        <w:t>J</w:t>
      </w:r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Pr="000668CF">
        <w:rPr>
          <w:rFonts w:ascii="Book Antiqua" w:hAnsi="Book Antiqua"/>
          <w:bCs/>
          <w:i/>
        </w:rPr>
        <w:t>Physiol</w:t>
      </w:r>
      <w:proofErr w:type="spellEnd"/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Pr="000668CF">
        <w:rPr>
          <w:rFonts w:ascii="Book Antiqua" w:hAnsi="Book Antiqua"/>
          <w:bCs/>
          <w:i/>
        </w:rPr>
        <w:t>Biochem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2021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>
        <w:rPr>
          <w:rFonts w:ascii="Book Antiqua" w:hAnsi="Book Antiqua"/>
          <w:bCs/>
        </w:rPr>
        <w:t>77</w:t>
      </w:r>
      <w:r w:rsidRPr="000668CF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>
        <w:rPr>
          <w:rFonts w:ascii="Book Antiqua" w:hAnsi="Book Antiqua"/>
          <w:bCs/>
        </w:rPr>
        <w:t>141-154</w:t>
      </w:r>
      <w:r w:rsidR="005F14FF">
        <w:rPr>
          <w:rFonts w:ascii="Book Antiqua" w:hAnsi="Book Antiqua"/>
          <w:bCs/>
        </w:rPr>
        <w:t xml:space="preserve"> </w:t>
      </w:r>
      <w:r>
        <w:rPr>
          <w:rFonts w:ascii="Book Antiqua" w:hAnsi="Book Antiqua" w:hint="eastAsia"/>
          <w:bCs/>
          <w:lang w:eastAsia="zh-CN"/>
        </w:rPr>
        <w:t>[</w:t>
      </w:r>
      <w:r w:rsidRPr="000668CF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32712883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>
        <w:rPr>
          <w:rFonts w:ascii="Book Antiqua" w:hAnsi="Book Antiqua" w:hint="eastAsia"/>
          <w:bCs/>
          <w:lang w:eastAsia="zh-CN"/>
        </w:rPr>
        <w:t>DOI</w:t>
      </w:r>
      <w:r w:rsidRPr="000668CF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10.1007/s13105-020-00756-y</w:t>
      </w:r>
      <w:r>
        <w:rPr>
          <w:rFonts w:ascii="Book Antiqua" w:hAnsi="Book Antiqua" w:hint="eastAsia"/>
          <w:bCs/>
          <w:lang w:eastAsia="zh-CN"/>
        </w:rPr>
        <w:t>]</w:t>
      </w:r>
    </w:p>
    <w:p w14:paraId="77D9181E" w14:textId="36E0BE55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2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Remaury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ddatz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Orden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avic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hi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ei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ey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ani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arin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aly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harmacologic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le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terogene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(2)-imidazoline-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tei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s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-defici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u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del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Mol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8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85-109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04005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24/mol.58.5.1085]</w:t>
      </w:r>
    </w:p>
    <w:p w14:paraId="5E7F1E5F" w14:textId="46747F4C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3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Ramonet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D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dríguez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aur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izcan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omer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Unzet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inc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illet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h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ocaliz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emicarbazide</w:t>
      </w:r>
      <w:proofErr w:type="spellEnd"/>
      <w:r w:rsidRPr="00876F80">
        <w:rPr>
          <w:rFonts w:ascii="Book Antiqua" w:hAnsi="Book Antiqua"/>
        </w:rPr>
        <w:t>-sensi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lastRenderedPageBreak/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ipher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Inflammopharmacolog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3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1-11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03581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63/156856003765764272]</w:t>
      </w:r>
    </w:p>
    <w:p w14:paraId="4DBD1CDE" w14:textId="0FE9465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arti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L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r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rique-</w:t>
      </w:r>
      <w:proofErr w:type="spellStart"/>
      <w:r w:rsidRPr="00876F80">
        <w:rPr>
          <w:rFonts w:ascii="Book Antiqua" w:hAnsi="Book Antiqua"/>
        </w:rPr>
        <w:t>Taranco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revo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font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esta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Zorzan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pén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yr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ad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nergistical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imul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ner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ydrog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oxid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Exp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8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8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42-34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77" w:name="OLE_LINK26"/>
      <w:bookmarkStart w:id="78" w:name="OLE_LINK27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536030</w:t>
      </w:r>
      <w:bookmarkEnd w:id="77"/>
      <w:bookmarkEnd w:id="78"/>
      <w:r w:rsidRPr="00876F80">
        <w:rPr>
          <w:rFonts w:ascii="Book Antiqua" w:hAnsi="Book Antiqua"/>
        </w:rPr>
        <w:t>]</w:t>
      </w:r>
    </w:p>
    <w:p w14:paraId="6B09623D" w14:textId="47A9B51F" w:rsidR="000668CF" w:rsidRPr="003D25F5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35</w:t>
      </w:r>
      <w:r w:rsidR="005F14FF">
        <w:rPr>
          <w:rFonts w:ascii="Book Antiqua" w:hAnsi="Book Antiqua"/>
        </w:rPr>
        <w:t xml:space="preserve"> </w:t>
      </w:r>
      <w:proofErr w:type="spellStart"/>
      <w:r w:rsidR="003D25F5" w:rsidRPr="003D25F5">
        <w:rPr>
          <w:rFonts w:ascii="Book Antiqua" w:hAnsi="Book Antiqua"/>
          <w:b/>
          <w:bCs/>
        </w:rPr>
        <w:t>Miralles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="003D25F5" w:rsidRPr="003D25F5">
        <w:rPr>
          <w:rFonts w:ascii="Book Antiqua" w:hAnsi="Book Antiqua"/>
          <w:b/>
          <w:bCs/>
        </w:rPr>
        <w:t>A</w:t>
      </w:r>
      <w:r w:rsidR="003D25F5" w:rsidRPr="003D25F5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Esteba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S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3D25F5" w:rsidRPr="003D25F5">
        <w:rPr>
          <w:rFonts w:ascii="Book Antiqua" w:hAnsi="Book Antiqua"/>
          <w:bCs/>
        </w:rPr>
        <w:t>Sastre</w:t>
      </w:r>
      <w:proofErr w:type="spellEnd"/>
      <w:r w:rsidR="003D25F5" w:rsidRPr="003D25F5">
        <w:rPr>
          <w:rFonts w:ascii="Book Antiqua" w:hAnsi="Book Antiqua"/>
          <w:bCs/>
        </w:rPr>
        <w:t>-Coll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A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3D25F5" w:rsidRPr="003D25F5">
        <w:rPr>
          <w:rFonts w:ascii="Book Antiqua" w:hAnsi="Book Antiqua"/>
          <w:bCs/>
        </w:rPr>
        <w:t>Moranta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D,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Asensio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VJ,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García-Sevilla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JA.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High-affinity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binding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beta-carbolines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to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imidazolin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I2B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receptors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and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MAO-A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rat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tissues: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norharma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blocks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th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effect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morphin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withdrawal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o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DOPA/noradrenalin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synthesis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th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brain.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  <w:i/>
        </w:rPr>
        <w:t>Eur</w:t>
      </w:r>
      <w:r w:rsidR="005F14FF">
        <w:rPr>
          <w:rFonts w:ascii="Book Antiqua" w:hAnsi="Book Antiqua"/>
          <w:bCs/>
          <w:i/>
        </w:rPr>
        <w:t xml:space="preserve"> </w:t>
      </w:r>
      <w:r w:rsidR="003D25F5" w:rsidRPr="003D25F5">
        <w:rPr>
          <w:rFonts w:ascii="Book Antiqua" w:hAnsi="Book Antiqua"/>
          <w:bCs/>
          <w:i/>
        </w:rPr>
        <w:t>J</w:t>
      </w:r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="003D25F5" w:rsidRPr="003D25F5">
        <w:rPr>
          <w:rFonts w:ascii="Book Antiqua" w:hAnsi="Book Antiqua"/>
          <w:bCs/>
          <w:i/>
        </w:rPr>
        <w:t>Pharmacol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2005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3D25F5" w:rsidRPr="003D25F5">
        <w:rPr>
          <w:rFonts w:ascii="Book Antiqua" w:hAnsi="Book Antiqua"/>
          <w:b/>
          <w:bCs/>
        </w:rPr>
        <w:t>518</w:t>
      </w:r>
      <w:r w:rsidR="003D25F5" w:rsidRPr="003D25F5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3D25F5" w:rsidRPr="003D25F5">
        <w:rPr>
          <w:rFonts w:ascii="Book Antiqua" w:hAnsi="Book Antiqua"/>
          <w:bCs/>
        </w:rPr>
        <w:t>234-</w:t>
      </w:r>
      <w:r w:rsidR="003D25F5">
        <w:rPr>
          <w:rFonts w:ascii="Book Antiqua" w:hAnsi="Book Antiqua" w:hint="eastAsia"/>
          <w:bCs/>
          <w:lang w:eastAsia="zh-CN"/>
        </w:rPr>
        <w:t>2</w:t>
      </w:r>
      <w:r w:rsidR="003D25F5">
        <w:rPr>
          <w:rFonts w:ascii="Book Antiqua" w:hAnsi="Book Antiqua"/>
          <w:bCs/>
        </w:rPr>
        <w:t>42</w:t>
      </w:r>
      <w:r w:rsidR="005F14FF">
        <w:rPr>
          <w:rFonts w:ascii="Book Antiqua" w:hAnsi="Book Antiqua"/>
          <w:bCs/>
        </w:rPr>
        <w:t xml:space="preserve"> </w:t>
      </w:r>
      <w:r w:rsidR="003D25F5">
        <w:rPr>
          <w:rFonts w:ascii="Book Antiqua" w:hAnsi="Book Antiqua" w:hint="eastAsia"/>
          <w:bCs/>
          <w:lang w:eastAsia="zh-CN"/>
        </w:rPr>
        <w:t>[</w:t>
      </w:r>
      <w:r w:rsidR="003D25F5" w:rsidRPr="003D25F5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16061219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3D25F5">
        <w:rPr>
          <w:rFonts w:ascii="Book Antiqua" w:hAnsi="Book Antiqua" w:hint="eastAsia"/>
          <w:bCs/>
          <w:lang w:eastAsia="zh-CN"/>
        </w:rPr>
        <w:t>DOI</w:t>
      </w:r>
      <w:r w:rsidR="003D25F5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="003D25F5">
        <w:rPr>
          <w:rFonts w:ascii="Book Antiqua" w:hAnsi="Book Antiqua"/>
          <w:bCs/>
        </w:rPr>
        <w:t>10.1016/j.ejphar.2005.06.023</w:t>
      </w:r>
      <w:r w:rsidR="003D25F5">
        <w:rPr>
          <w:rFonts w:ascii="Book Antiqua" w:hAnsi="Book Antiqua" w:hint="eastAsia"/>
          <w:bCs/>
          <w:lang w:eastAsia="zh-CN"/>
        </w:rPr>
        <w:t>]</w:t>
      </w:r>
    </w:p>
    <w:p w14:paraId="620AA615" w14:textId="59F9160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Kimura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yack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bin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sband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nch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ut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d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dentific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tein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reat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in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-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Brain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279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1-2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41056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j.brainres.2009.04.044]</w:t>
      </w:r>
    </w:p>
    <w:p w14:paraId="4D92716F" w14:textId="594FBDAA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7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Lönnroth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P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riks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W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osn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i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eroxovanadat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ad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er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-lik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Diabetologi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3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3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3-11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45852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7/bf00400690]</w:t>
      </w:r>
    </w:p>
    <w:p w14:paraId="06168831" w14:textId="5EA0589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8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Aureliano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spectiv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ochemistr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cavanadat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Worl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15-22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203184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4331/wjbc.v2.i10.215]</w:t>
      </w:r>
    </w:p>
    <w:p w14:paraId="2973839D" w14:textId="1C5F8180" w:rsidR="000668CF" w:rsidRPr="00B56047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39</w:t>
      </w:r>
      <w:r w:rsidR="005F14FF">
        <w:rPr>
          <w:rFonts w:ascii="Book Antiqua" w:hAnsi="Book Antiqua"/>
        </w:rPr>
        <w:t xml:space="preserve"> </w:t>
      </w:r>
      <w:proofErr w:type="spellStart"/>
      <w:r w:rsidR="00B56047" w:rsidRPr="00B56047">
        <w:rPr>
          <w:rFonts w:ascii="Book Antiqua" w:hAnsi="Book Antiqua"/>
          <w:b/>
          <w:bCs/>
        </w:rPr>
        <w:t>Velliquette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="00B56047" w:rsidRPr="00B56047">
        <w:rPr>
          <w:rFonts w:ascii="Book Antiqua" w:hAnsi="Book Antiqua"/>
          <w:b/>
          <w:bCs/>
        </w:rPr>
        <w:t>RA</w:t>
      </w:r>
      <w:r w:rsidR="00B56047" w:rsidRPr="00B56047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B56047" w:rsidRPr="00B56047">
        <w:rPr>
          <w:rFonts w:ascii="Book Antiqua" w:hAnsi="Book Antiqua"/>
          <w:bCs/>
        </w:rPr>
        <w:t>Kossover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R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B56047" w:rsidRPr="00B56047">
        <w:rPr>
          <w:rFonts w:ascii="Book Antiqua" w:hAnsi="Book Antiqua"/>
          <w:bCs/>
        </w:rPr>
        <w:t>Previs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SF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B56047" w:rsidRPr="00B56047">
        <w:rPr>
          <w:rFonts w:ascii="Book Antiqua" w:hAnsi="Book Antiqua"/>
          <w:bCs/>
        </w:rPr>
        <w:t>Ernsberger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P.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Lipid-lowering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actions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imidazoline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antihypertensive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agents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metabolic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syndrome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X.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B56047" w:rsidRPr="00B56047">
        <w:rPr>
          <w:rFonts w:ascii="Book Antiqua" w:hAnsi="Book Antiqua"/>
          <w:bCs/>
          <w:i/>
        </w:rPr>
        <w:t>Naunyn</w:t>
      </w:r>
      <w:proofErr w:type="spellEnd"/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="00B56047" w:rsidRPr="00B56047">
        <w:rPr>
          <w:rFonts w:ascii="Book Antiqua" w:hAnsi="Book Antiqua"/>
          <w:bCs/>
          <w:i/>
        </w:rPr>
        <w:t>Schmiedebergs</w:t>
      </w:r>
      <w:proofErr w:type="spellEnd"/>
      <w:r w:rsidR="005F14FF">
        <w:rPr>
          <w:rFonts w:ascii="Book Antiqua" w:hAnsi="Book Antiqua"/>
          <w:bCs/>
          <w:i/>
        </w:rPr>
        <w:t xml:space="preserve"> </w:t>
      </w:r>
      <w:r w:rsidR="00B56047" w:rsidRPr="00B56047">
        <w:rPr>
          <w:rFonts w:ascii="Book Antiqua" w:hAnsi="Book Antiqua"/>
          <w:bCs/>
          <w:i/>
        </w:rPr>
        <w:t>Arch</w:t>
      </w:r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="00B56047" w:rsidRPr="00B56047">
        <w:rPr>
          <w:rFonts w:ascii="Book Antiqua" w:hAnsi="Book Antiqua"/>
          <w:bCs/>
          <w:i/>
        </w:rPr>
        <w:t>Pharmacol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2006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B56047" w:rsidRPr="00B56047">
        <w:rPr>
          <w:rFonts w:ascii="Book Antiqua" w:hAnsi="Book Antiqua"/>
          <w:b/>
          <w:bCs/>
        </w:rPr>
        <w:t>372</w:t>
      </w:r>
      <w:r w:rsidR="00B56047" w:rsidRPr="00B56047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B56047" w:rsidRPr="00B56047">
        <w:rPr>
          <w:rFonts w:ascii="Book Antiqua" w:hAnsi="Book Antiqua"/>
          <w:bCs/>
        </w:rPr>
        <w:t>300-</w:t>
      </w:r>
      <w:r w:rsidR="00B56047">
        <w:rPr>
          <w:rFonts w:ascii="Book Antiqua" w:hAnsi="Book Antiqua" w:hint="eastAsia"/>
          <w:bCs/>
          <w:lang w:eastAsia="zh-CN"/>
        </w:rPr>
        <w:t>3</w:t>
      </w:r>
      <w:r w:rsidR="00B56047">
        <w:rPr>
          <w:rFonts w:ascii="Book Antiqua" w:hAnsi="Book Antiqua"/>
          <w:bCs/>
        </w:rPr>
        <w:t>12</w:t>
      </w:r>
      <w:r w:rsidR="005F14FF">
        <w:rPr>
          <w:rFonts w:ascii="Book Antiqua" w:hAnsi="Book Antiqua"/>
          <w:bCs/>
        </w:rPr>
        <w:t xml:space="preserve"> </w:t>
      </w:r>
      <w:r w:rsidR="00B56047">
        <w:rPr>
          <w:rFonts w:ascii="Book Antiqua" w:hAnsi="Book Antiqua" w:hint="eastAsia"/>
          <w:bCs/>
          <w:lang w:eastAsia="zh-CN"/>
        </w:rPr>
        <w:t>[</w:t>
      </w:r>
      <w:r w:rsidR="00B56047" w:rsidRPr="00B56047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16416266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B56047">
        <w:rPr>
          <w:rFonts w:ascii="Book Antiqua" w:hAnsi="Book Antiqua" w:hint="eastAsia"/>
          <w:bCs/>
          <w:lang w:eastAsia="zh-CN"/>
        </w:rPr>
        <w:t>DOI</w:t>
      </w:r>
      <w:r w:rsidR="00B56047" w:rsidRPr="00B56047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10.1007/s00210-005-0024-3</w:t>
      </w:r>
      <w:r w:rsidR="00B56047">
        <w:rPr>
          <w:rFonts w:ascii="Book Antiqua" w:hAnsi="Book Antiqua" w:hint="eastAsia"/>
          <w:bCs/>
          <w:lang w:eastAsia="zh-CN"/>
        </w:rPr>
        <w:t>]</w:t>
      </w:r>
    </w:p>
    <w:p w14:paraId="4F8CE045" w14:textId="70667F19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0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Aubertin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G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eis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ravers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enameu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hoqu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ali-</w:t>
      </w:r>
      <w:proofErr w:type="spellStart"/>
      <w:r w:rsidRPr="00876F80">
        <w:rPr>
          <w:rFonts w:ascii="Book Antiqua" w:hAnsi="Book Antiqua"/>
        </w:rPr>
        <w:t>Youcef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o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igris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rene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onassi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ousqu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Niederhoff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-lik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rug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v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i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even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soci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rdio-metabol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order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Int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Obe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(</w:t>
      </w:r>
      <w:proofErr w:type="spellStart"/>
      <w:r w:rsidRPr="00876F80">
        <w:rPr>
          <w:rFonts w:ascii="Book Antiqua" w:hAnsi="Book Antiqua"/>
          <w:i/>
          <w:iCs/>
        </w:rPr>
        <w:t>Lond</w:t>
      </w:r>
      <w:proofErr w:type="spellEnd"/>
      <w:r w:rsidRPr="00876F80">
        <w:rPr>
          <w:rFonts w:ascii="Book Antiqua" w:hAnsi="Book Antiqua"/>
          <w:i/>
          <w:iCs/>
        </w:rPr>
        <w:t>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4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163-217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92695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s41366-019-0342-z]</w:t>
      </w:r>
    </w:p>
    <w:p w14:paraId="6A84A6C8" w14:textId="0A93D687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4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Wang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T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X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urr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ndersta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ress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nction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chanism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Worl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6-9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327401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4331/wjbc.v11.i3.76]</w:t>
      </w:r>
    </w:p>
    <w:p w14:paraId="7DFF4030" w14:textId="4272D22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Yu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PH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ubisne</w:t>
      </w:r>
      <w:proofErr w:type="spellEnd"/>
      <w:r w:rsidRPr="00876F80">
        <w:rPr>
          <w:rFonts w:ascii="Book Antiqua" w:hAnsi="Book Antiqua"/>
        </w:rPr>
        <w:t>-Haber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volvem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SAO-medi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amin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eigh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a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abetic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KKA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c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Endocrinol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4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8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634-E64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465671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endo.00272.2003]</w:t>
      </w:r>
    </w:p>
    <w:p w14:paraId="444E631B" w14:textId="03C5986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3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Carpéné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oul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ap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rcad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st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es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tu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ti-Obes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lavin-Contai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/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pper-Contai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hibitor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Medicines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(Basel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65058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3390/medicines6010009]</w:t>
      </w:r>
    </w:p>
    <w:p w14:paraId="0E3CCB6B" w14:textId="5DE75F8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4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Crettaz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rentk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Zaninett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eanrenau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oleu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sc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ro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volvem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ever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fec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8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525-53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99092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42/bj1860525]</w:t>
      </w:r>
    </w:p>
    <w:p w14:paraId="4D547BB9" w14:textId="12CC272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5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Saura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ettl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ad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ichard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G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Quantita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zym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dioautograph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i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H-R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1-104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H-R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-632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itro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ocaliz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bund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O-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O-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N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ipher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rgan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ain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Neurosc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2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7-199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7828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523/jneurosci.12-05-01977.1992]</w:t>
      </w:r>
    </w:p>
    <w:p w14:paraId="3D1B365C" w14:textId="4A97BBF5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6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Lewinsohn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R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öhm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ov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ndl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nzyl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tinc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ro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--widesprea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tribu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8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857-186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0846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0006-2952(78)90033-3]</w:t>
      </w:r>
    </w:p>
    <w:p w14:paraId="58012C34" w14:textId="3BE9F95F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7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Miralles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iba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lmo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arcía-Sevill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A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ne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zind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a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Eur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3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4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5-30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27608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0014-2999(93)90191-j]</w:t>
      </w:r>
    </w:p>
    <w:p w14:paraId="4009BD5A" w14:textId="6F787D20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48</w:t>
      </w:r>
      <w:r w:rsidR="005F14FF">
        <w:rPr>
          <w:rFonts w:ascii="Book Antiqua" w:hAnsi="Book Antiqua"/>
        </w:rPr>
        <w:t xml:space="preserve"> </w:t>
      </w:r>
      <w:proofErr w:type="spellStart"/>
      <w:r w:rsidR="005D7941" w:rsidRPr="005D7941">
        <w:rPr>
          <w:rFonts w:ascii="Book Antiqua" w:hAnsi="Book Antiqua"/>
          <w:b/>
          <w:bCs/>
        </w:rPr>
        <w:t>Moldes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="005D7941" w:rsidRPr="005D7941">
        <w:rPr>
          <w:rFonts w:ascii="Book Antiqua" w:hAnsi="Book Antiqua"/>
          <w:b/>
          <w:bCs/>
        </w:rPr>
        <w:t>M</w:t>
      </w:r>
      <w:r w:rsidR="005D7941" w:rsidRPr="005D7941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5D7941" w:rsidRPr="005D7941">
        <w:rPr>
          <w:rFonts w:ascii="Book Antiqua" w:hAnsi="Book Antiqua"/>
          <w:bCs/>
        </w:rPr>
        <w:t>Fève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B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5D7941" w:rsidRPr="005D7941">
        <w:rPr>
          <w:rFonts w:ascii="Book Antiqua" w:hAnsi="Book Antiqua"/>
          <w:bCs/>
        </w:rPr>
        <w:t>Pairault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J.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Molecular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cloning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major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mRNA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species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murine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3T3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dipocyte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lineage.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differentiation-dependent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expression,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regulation,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nd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identification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s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5D7941" w:rsidRPr="005D7941">
        <w:rPr>
          <w:rFonts w:ascii="Book Antiqua" w:hAnsi="Book Antiqua"/>
          <w:bCs/>
        </w:rPr>
        <w:t>semicarbazide</w:t>
      </w:r>
      <w:proofErr w:type="spellEnd"/>
      <w:r w:rsidR="005D7941" w:rsidRPr="005D7941">
        <w:rPr>
          <w:rFonts w:ascii="Book Antiqua" w:hAnsi="Book Antiqua"/>
          <w:bCs/>
        </w:rPr>
        <w:t>-sensitive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mine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oxidase.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  <w:i/>
        </w:rPr>
        <w:t>J</w:t>
      </w:r>
      <w:r w:rsidR="005F14FF">
        <w:rPr>
          <w:rFonts w:ascii="Book Antiqua" w:hAnsi="Book Antiqua"/>
          <w:bCs/>
          <w:i/>
        </w:rPr>
        <w:t xml:space="preserve"> </w:t>
      </w:r>
      <w:r w:rsidR="005D7941" w:rsidRPr="005D7941">
        <w:rPr>
          <w:rFonts w:ascii="Book Antiqua" w:hAnsi="Book Antiqua"/>
          <w:bCs/>
          <w:i/>
        </w:rPr>
        <w:t>Biol</w:t>
      </w:r>
      <w:r w:rsidR="005F14FF">
        <w:rPr>
          <w:rFonts w:ascii="Book Antiqua" w:hAnsi="Book Antiqua"/>
          <w:bCs/>
          <w:i/>
        </w:rPr>
        <w:t xml:space="preserve"> </w:t>
      </w:r>
      <w:r w:rsidR="005D7941" w:rsidRPr="005D7941">
        <w:rPr>
          <w:rFonts w:ascii="Book Antiqua" w:hAnsi="Book Antiqua"/>
          <w:bCs/>
          <w:i/>
        </w:rPr>
        <w:t>Chem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1999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5D7941" w:rsidRPr="005D7941">
        <w:rPr>
          <w:rFonts w:ascii="Book Antiqua" w:hAnsi="Book Antiqua"/>
          <w:b/>
          <w:bCs/>
        </w:rPr>
        <w:t>274</w:t>
      </w:r>
      <w:r w:rsidR="005D7941" w:rsidRPr="005D7941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5D7941">
        <w:rPr>
          <w:rFonts w:ascii="Book Antiqua" w:hAnsi="Book Antiqua"/>
          <w:bCs/>
        </w:rPr>
        <w:t>9515-</w:t>
      </w:r>
      <w:r w:rsidR="005D7941">
        <w:rPr>
          <w:rFonts w:ascii="Book Antiqua" w:hAnsi="Book Antiqua" w:hint="eastAsia"/>
          <w:bCs/>
          <w:lang w:eastAsia="zh-CN"/>
        </w:rPr>
        <w:t>95</w:t>
      </w:r>
      <w:r w:rsidR="005D7941">
        <w:rPr>
          <w:rFonts w:ascii="Book Antiqua" w:hAnsi="Book Antiqua"/>
          <w:bCs/>
        </w:rPr>
        <w:t>23</w:t>
      </w:r>
      <w:r w:rsidR="005F14FF">
        <w:rPr>
          <w:rFonts w:ascii="Book Antiqua" w:hAnsi="Book Antiqua"/>
          <w:bCs/>
        </w:rPr>
        <w:t xml:space="preserve"> </w:t>
      </w:r>
      <w:r w:rsidR="005D7941">
        <w:rPr>
          <w:rFonts w:ascii="Book Antiqua" w:hAnsi="Book Antiqua" w:hint="eastAsia"/>
          <w:bCs/>
          <w:lang w:eastAsia="zh-CN"/>
        </w:rPr>
        <w:t>[</w:t>
      </w:r>
      <w:r w:rsidR="005D7941" w:rsidRPr="005D7941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10092636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5D7941">
        <w:rPr>
          <w:rFonts w:ascii="Book Antiqua" w:hAnsi="Book Antiqua" w:hint="eastAsia"/>
          <w:bCs/>
          <w:lang w:eastAsia="zh-CN"/>
        </w:rPr>
        <w:t>DOI</w:t>
      </w:r>
      <w:r w:rsidR="005D7941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="005D7941">
        <w:rPr>
          <w:rFonts w:ascii="Book Antiqua" w:hAnsi="Book Antiqua"/>
          <w:bCs/>
        </w:rPr>
        <w:t>10.1074/jbc.274.14.9515</w:t>
      </w:r>
      <w:r w:rsidR="005D7941">
        <w:rPr>
          <w:rFonts w:ascii="Book Antiqua" w:hAnsi="Book Antiqua" w:hint="eastAsia"/>
          <w:bCs/>
          <w:lang w:eastAsia="zh-CN"/>
        </w:rPr>
        <w:t>]</w:t>
      </w:r>
    </w:p>
    <w:p w14:paraId="50B20634" w14:textId="70D8935A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9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Galinier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rièr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ernandez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pén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ré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spar-</w:t>
      </w:r>
      <w:proofErr w:type="spellStart"/>
      <w:r w:rsidRPr="00876F80">
        <w:rPr>
          <w:rFonts w:ascii="Book Antiqua" w:hAnsi="Book Antiqua"/>
        </w:rPr>
        <w:t>Baugui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houveno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ériqu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énicau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steill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roadipogenic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dox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lastRenderedPageBreak/>
        <w:t>chang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ity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8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2682-1268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637763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74/jbc.M506949200]</w:t>
      </w:r>
    </w:p>
    <w:p w14:paraId="58A4D0EE" w14:textId="5E9B412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0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Jamdar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F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manieg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lationship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we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oly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centratio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iacylglycer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nthe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zym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Enzyme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Prote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49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22-23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03088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9/000468632]</w:t>
      </w:r>
    </w:p>
    <w:p w14:paraId="45F024B6" w14:textId="3C6ACCDC" w:rsidR="000668CF" w:rsidRPr="007D277B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51</w:t>
      </w:r>
      <w:r w:rsidR="005F14FF">
        <w:rPr>
          <w:rFonts w:ascii="Book Antiqua" w:hAnsi="Book Antiqua"/>
        </w:rPr>
        <w:t xml:space="preserve"> </w:t>
      </w:r>
      <w:r w:rsidR="007D277B" w:rsidRPr="007D277B">
        <w:rPr>
          <w:rFonts w:ascii="Book Antiqua" w:hAnsi="Book Antiqua"/>
          <w:b/>
          <w:bCs/>
        </w:rPr>
        <w:t>Liu</w:t>
      </w:r>
      <w:r w:rsidR="005F14FF">
        <w:rPr>
          <w:rFonts w:ascii="Book Antiqua" w:hAnsi="Book Antiqua"/>
          <w:b/>
          <w:bCs/>
        </w:rPr>
        <w:t xml:space="preserve"> </w:t>
      </w:r>
      <w:r w:rsidR="007D277B" w:rsidRPr="007D277B">
        <w:rPr>
          <w:rFonts w:ascii="Book Antiqua" w:hAnsi="Book Antiqua"/>
          <w:b/>
          <w:bCs/>
        </w:rPr>
        <w:t>J</w:t>
      </w:r>
      <w:r w:rsidR="007D277B" w:rsidRPr="007D277B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Wang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R,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Desai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K,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Wu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L.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Upregulation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aldolase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B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and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overproduction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methylglyoxal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vascular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tissues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from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rats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with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metabolic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syndrome.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  <w:i/>
        </w:rPr>
        <w:t>Cardiovasc</w:t>
      </w:r>
      <w:r w:rsidR="005F14FF">
        <w:rPr>
          <w:rFonts w:ascii="Book Antiqua" w:hAnsi="Book Antiqua"/>
          <w:bCs/>
          <w:i/>
        </w:rPr>
        <w:t xml:space="preserve"> </w:t>
      </w:r>
      <w:r w:rsidR="007D277B" w:rsidRPr="007D277B">
        <w:rPr>
          <w:rFonts w:ascii="Book Antiqua" w:hAnsi="Book Antiqua"/>
          <w:bCs/>
          <w:i/>
        </w:rPr>
        <w:t>Res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2011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7D277B" w:rsidRPr="007D277B">
        <w:rPr>
          <w:rFonts w:ascii="Book Antiqua" w:hAnsi="Book Antiqua"/>
          <w:b/>
          <w:bCs/>
        </w:rPr>
        <w:t>92</w:t>
      </w:r>
      <w:r w:rsidR="007D277B" w:rsidRPr="007D277B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7D277B">
        <w:rPr>
          <w:rFonts w:ascii="Book Antiqua" w:hAnsi="Book Antiqua"/>
          <w:bCs/>
        </w:rPr>
        <w:t>494-503</w:t>
      </w:r>
      <w:r w:rsidR="005F14FF">
        <w:rPr>
          <w:rFonts w:ascii="Book Antiqua" w:hAnsi="Book Antiqua"/>
          <w:bCs/>
        </w:rPr>
        <w:t xml:space="preserve"> </w:t>
      </w:r>
      <w:r w:rsidR="007D277B">
        <w:rPr>
          <w:rFonts w:ascii="Book Antiqua" w:hAnsi="Book Antiqua" w:hint="eastAsia"/>
          <w:bCs/>
          <w:lang w:eastAsia="zh-CN"/>
        </w:rPr>
        <w:t>[</w:t>
      </w:r>
      <w:r w:rsidR="007D277B" w:rsidRPr="007D277B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21890532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7D277B">
        <w:rPr>
          <w:rFonts w:ascii="Book Antiqua" w:hAnsi="Book Antiqua" w:hint="eastAsia"/>
          <w:bCs/>
          <w:lang w:eastAsia="zh-CN"/>
        </w:rPr>
        <w:t>DOI</w:t>
      </w:r>
      <w:r w:rsidR="007D277B" w:rsidRPr="007D277B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10.1093/</w:t>
      </w:r>
      <w:proofErr w:type="spellStart"/>
      <w:r w:rsidR="007D277B" w:rsidRPr="007D277B">
        <w:rPr>
          <w:rFonts w:ascii="Book Antiqua" w:hAnsi="Book Antiqua"/>
          <w:bCs/>
        </w:rPr>
        <w:t>cvr</w:t>
      </w:r>
      <w:proofErr w:type="spellEnd"/>
      <w:r w:rsidR="007D277B" w:rsidRPr="007D277B">
        <w:rPr>
          <w:rFonts w:ascii="Book Antiqua" w:hAnsi="Book Antiqua"/>
          <w:bCs/>
        </w:rPr>
        <w:t>/cvr239</w:t>
      </w:r>
      <w:r w:rsidR="007D277B">
        <w:rPr>
          <w:rFonts w:ascii="Book Antiqua" w:hAnsi="Book Antiqua" w:hint="eastAsia"/>
          <w:bCs/>
          <w:lang w:eastAsia="zh-CN"/>
        </w:rPr>
        <w:t>]</w:t>
      </w:r>
    </w:p>
    <w:p w14:paraId="28BD2353" w14:textId="02BDBC1C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orris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N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ucr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Aebersol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s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ell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R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ienhar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mbra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lo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dentific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j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te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lasm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mbran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388-939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08307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74/jbc.272.14.9388]</w:t>
      </w:r>
    </w:p>
    <w:p w14:paraId="7B00EC62" w14:textId="08261A07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El</w:t>
      </w:r>
      <w:r w:rsidR="005F14FF">
        <w:rPr>
          <w:rFonts w:ascii="Book Antiqua" w:hAnsi="Book Antiqua"/>
          <w:b/>
          <w:bCs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Hadri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olde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rci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Andrean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airaul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ev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emicarbazide</w:t>
      </w:r>
      <w:proofErr w:type="spellEnd"/>
      <w:r w:rsidRPr="00876F80">
        <w:rPr>
          <w:rFonts w:ascii="Book Antiqua" w:hAnsi="Book Antiqua"/>
        </w:rPr>
        <w:t>-sensi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s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oo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sc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ell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fferentiation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ress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ptake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Arterioscler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romb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Vasc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2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9-9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78846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61/hq0102.101550]</w:t>
      </w:r>
    </w:p>
    <w:p w14:paraId="6D796582" w14:textId="3FC0BB2F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ukherjee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P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di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tilipoly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pogen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tracell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cum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ydrog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oxide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9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239-124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24932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0006-2952(80)90280-4]</w:t>
      </w:r>
    </w:p>
    <w:p w14:paraId="65381A72" w14:textId="7921C54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5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Shisheva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hecht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chanis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vanad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im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otenti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-activ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soci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ro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ad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Endocrinolog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3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3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62-156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40459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210/endo.133.4.8404595]</w:t>
      </w:r>
    </w:p>
    <w:p w14:paraId="345B68BF" w14:textId="49E76765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6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Romauch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inc-α2-glycoprote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hibi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pper-contai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Open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003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231556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98/rsob.190035]</w:t>
      </w:r>
    </w:p>
    <w:p w14:paraId="31CE3F5B" w14:textId="6F36CEB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Yang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H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all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lfg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haw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rkhea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L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driguez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apl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H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W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aughe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utsenk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pper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over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elec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el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Lo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8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200651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19953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371/journal.pbio.2006519]</w:t>
      </w:r>
    </w:p>
    <w:p w14:paraId="506142FA" w14:textId="719C9A4A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5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Salmi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alkane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s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hes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tein-1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el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urfa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lation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Antioxid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dox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Sign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3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14-33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906571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89/ars.2017.7418]</w:t>
      </w:r>
    </w:p>
    <w:p w14:paraId="3E533E26" w14:textId="24FF8B5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Liu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Q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Quac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.</w:t>
      </w:r>
      <w:r w:rsidR="005F14FF">
        <w:rPr>
          <w:rFonts w:ascii="Book Antiqua" w:hAnsi="Book Antiqua"/>
        </w:rPr>
        <w:t xml:space="preserve"> </w:t>
      </w:r>
      <w:bookmarkStart w:id="79" w:name="OLE_LINK31"/>
      <w:bookmarkStart w:id="80" w:name="OLE_LINK32"/>
      <w:r w:rsidRPr="00876F80">
        <w:rPr>
          <w:rFonts w:ascii="Book Antiqua" w:hAnsi="Book Antiqua"/>
        </w:rPr>
        <w:t>Untarge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omic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aly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eru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i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abe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</w:t>
      </w:r>
      <w:bookmarkEnd w:id="79"/>
      <w:bookmarkEnd w:id="80"/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DE4942">
        <w:rPr>
          <w:rFonts w:ascii="Book Antiqua" w:hAnsi="Book Antiqua"/>
          <w:i/>
        </w:rPr>
        <w:t>E3S</w:t>
      </w:r>
      <w:r w:rsidR="005F14FF">
        <w:rPr>
          <w:rFonts w:ascii="Book Antiqua" w:hAnsi="Book Antiqua"/>
          <w:i/>
        </w:rPr>
        <w:t xml:space="preserve"> </w:t>
      </w:r>
      <w:r w:rsidRPr="00DE4942">
        <w:rPr>
          <w:rFonts w:ascii="Book Antiqua" w:hAnsi="Book Antiqua"/>
          <w:i/>
        </w:rPr>
        <w:t>Web</w:t>
      </w:r>
      <w:r w:rsidR="005F14FF">
        <w:rPr>
          <w:rFonts w:ascii="Book Antiqua" w:hAnsi="Book Antiqua"/>
          <w:i/>
        </w:rPr>
        <w:t xml:space="preserve"> </w:t>
      </w:r>
      <w:r w:rsidRPr="00DE4942">
        <w:rPr>
          <w:rFonts w:ascii="Book Antiqua" w:hAnsi="Book Antiqua"/>
          <w:i/>
        </w:rPr>
        <w:t>of</w:t>
      </w:r>
      <w:r w:rsidR="005F14FF">
        <w:rPr>
          <w:rFonts w:ascii="Book Antiqua" w:hAnsi="Book Antiqua"/>
          <w:i/>
        </w:rPr>
        <w:t xml:space="preserve"> </w:t>
      </w:r>
      <w:r w:rsidRPr="00DE4942">
        <w:rPr>
          <w:rFonts w:ascii="Book Antiqua" w:hAnsi="Book Antiqua"/>
          <w:i/>
        </w:rPr>
        <w:t>Conferenc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1;</w:t>
      </w:r>
      <w:r w:rsidR="005F14FF">
        <w:rPr>
          <w:rFonts w:ascii="Book Antiqua" w:hAnsi="Book Antiqua"/>
        </w:rPr>
        <w:t xml:space="preserve"> </w:t>
      </w:r>
      <w:r w:rsidRPr="00DE4942">
        <w:rPr>
          <w:rFonts w:ascii="Book Antiqua" w:hAnsi="Book Antiqua"/>
          <w:b/>
        </w:rPr>
        <w:t>23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02017</w:t>
      </w:r>
      <w:r w:rsidR="005F14FF">
        <w:rPr>
          <w:rFonts w:ascii="Book Antiqua" w:hAnsi="Book Antiqua"/>
        </w:rPr>
        <w:t xml:space="preserve"> </w:t>
      </w:r>
      <w:r w:rsidR="00DE4942">
        <w:rPr>
          <w:rFonts w:ascii="Book Antiqua" w:hAnsi="Book Antiqua" w:hint="eastAsia"/>
          <w:lang w:eastAsia="zh-CN"/>
        </w:rPr>
        <w:t>[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 w:hint="eastAsia"/>
          <w:lang w:eastAsia="zh-CN"/>
        </w:rPr>
        <w:t xml:space="preserve"> </w:t>
      </w:r>
      <w:r w:rsidRPr="00876F80">
        <w:rPr>
          <w:rFonts w:ascii="Book Antiqua" w:hAnsi="Book Antiqua"/>
        </w:rPr>
        <w:t>10.1051/e3sconf/202123302017]</w:t>
      </w:r>
    </w:p>
    <w:p w14:paraId="1A83FCAB" w14:textId="27E1EB2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Walto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RG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h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ywoo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l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ruemm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Q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arve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P2-NR4A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gen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pl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duc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eru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pinephr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cau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creas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echol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abolis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Endocrinol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3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69-E8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716628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endo.00330.2015]</w:t>
      </w:r>
    </w:p>
    <w:p w14:paraId="5480DCD3" w14:textId="074ED5D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Ayala-Lopez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N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omp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at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W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ivas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'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pac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repinephrine-Induc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trac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senter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rterie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Front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8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22872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3389/fphys.2017.00037]</w:t>
      </w:r>
    </w:p>
    <w:p w14:paraId="6EA46709" w14:textId="4D11EFFB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2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Rahbani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F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oesl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ssa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amborsk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ykstr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sa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edrychowsk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Vergne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eu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piegel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azak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reat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in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trol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ti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reat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yc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rmogen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Natu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9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80-48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359775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s41586-021-03221-y]</w:t>
      </w:r>
    </w:p>
    <w:p w14:paraId="3411C30D" w14:textId="729D045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Li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X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</w:t>
      </w:r>
      <w:r w:rsidRPr="00876F80">
        <w:rPr>
          <w:rFonts w:ascii="Book Antiqua" w:hAnsi="Book Antiqua"/>
          <w:vertAlign w:val="subscript"/>
        </w:rPr>
        <w:t>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pdate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78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8-5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32297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j.pharmthera.2017.03.009]</w:t>
      </w:r>
    </w:p>
    <w:bookmarkEnd w:id="63"/>
    <w:p w14:paraId="7DBABFB2" w14:textId="7AFF2D65" w:rsidR="00A77B3E" w:rsidRDefault="00A77B3E" w:rsidP="00533B0C">
      <w:pPr>
        <w:spacing w:line="360" w:lineRule="auto"/>
        <w:jc w:val="both"/>
      </w:pPr>
    </w:p>
    <w:bookmarkEnd w:id="64"/>
    <w:p w14:paraId="00590B26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30D7177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65C6D911" w14:textId="6DB011B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Institutional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view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oar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1" w:name="OLE_LINK339"/>
      <w:bookmarkStart w:id="82" w:name="OLE_LINK340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v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titutio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ar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nstitut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étaboliqu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diovasculaire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ulous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.</w:t>
      </w:r>
      <w:bookmarkEnd w:id="81"/>
      <w:bookmarkEnd w:id="82"/>
    </w:p>
    <w:p w14:paraId="18824C8D" w14:textId="77777777" w:rsidR="00A77B3E" w:rsidRDefault="00A77B3E">
      <w:pPr>
        <w:spacing w:line="360" w:lineRule="auto"/>
        <w:jc w:val="both"/>
      </w:pPr>
    </w:p>
    <w:p w14:paraId="59BF7BDD" w14:textId="54BF7695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Institutional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imal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u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mmitte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3" w:name="OLE_LINK341"/>
      <w:bookmarkStart w:id="84" w:name="OLE_LINK342"/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u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pu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ER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deli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urop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/63/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et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icia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reemen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5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4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5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11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oc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v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itt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E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b122.</w:t>
      </w:r>
    </w:p>
    <w:bookmarkEnd w:id="83"/>
    <w:bookmarkEnd w:id="84"/>
    <w:p w14:paraId="21FFA16F" w14:textId="77777777" w:rsidR="00A77B3E" w:rsidRDefault="00A77B3E">
      <w:pPr>
        <w:spacing w:line="360" w:lineRule="auto"/>
        <w:jc w:val="both"/>
      </w:pPr>
    </w:p>
    <w:p w14:paraId="6B666532" w14:textId="77777777" w:rsidR="00C95A56" w:rsidRDefault="00BA4D05" w:rsidP="00C95A5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5" w:name="OLE_LINK343"/>
      <w:bookmarkStart w:id="86" w:name="OLE_LINK344"/>
      <w:r w:rsidR="00C95A56">
        <w:rPr>
          <w:rFonts w:ascii="Book Antiqua" w:eastAsia="Book Antiqua" w:hAnsi="Book Antiqua" w:cs="Book Antiqua"/>
          <w:color w:val="000000"/>
        </w:rPr>
        <w:t>All authors declare no competing financial interests for this article.</w:t>
      </w:r>
    </w:p>
    <w:bookmarkEnd w:id="85"/>
    <w:bookmarkEnd w:id="86"/>
    <w:p w14:paraId="59E9F54F" w14:textId="735051FE" w:rsidR="00A77B3E" w:rsidRDefault="00A77B3E">
      <w:pPr>
        <w:spacing w:line="360" w:lineRule="auto"/>
        <w:jc w:val="both"/>
      </w:pPr>
    </w:p>
    <w:p w14:paraId="7F74AFD0" w14:textId="62D93EE6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Data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har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7" w:name="OLE_LINK345"/>
      <w:bookmarkStart w:id="88" w:name="OLE_LINK346"/>
      <w:r>
        <w:rPr>
          <w:rFonts w:ascii="Book Antiqua" w:eastAsia="Book Antiqua" w:hAnsi="Book Antiqua" w:cs="Book Antiqua"/>
          <w:color w:val="000000"/>
        </w:rPr>
        <w:t>N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.</w:t>
      </w:r>
    </w:p>
    <w:bookmarkEnd w:id="87"/>
    <w:bookmarkEnd w:id="88"/>
    <w:p w14:paraId="3A89AFC8" w14:textId="77777777" w:rsidR="00A77B3E" w:rsidRDefault="00A77B3E">
      <w:pPr>
        <w:spacing w:line="360" w:lineRule="auto"/>
        <w:jc w:val="both"/>
      </w:pPr>
    </w:p>
    <w:p w14:paraId="4F2950D1" w14:textId="743C6B73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RRIV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uidelin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9" w:name="OLE_LINK347"/>
      <w:bookmarkStart w:id="90" w:name="OLE_LINK348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R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delin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R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delines.</w:t>
      </w:r>
      <w:bookmarkEnd w:id="89"/>
      <w:bookmarkEnd w:id="90"/>
    </w:p>
    <w:p w14:paraId="7F0E2E80" w14:textId="77777777" w:rsidR="00A77B3E" w:rsidRDefault="00A77B3E">
      <w:pPr>
        <w:spacing w:line="360" w:lineRule="auto"/>
        <w:jc w:val="both"/>
      </w:pPr>
    </w:p>
    <w:p w14:paraId="5E1AD6C4" w14:textId="28016D8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46ADF731" w14:textId="77777777" w:rsidR="00A77B3E" w:rsidRDefault="00A77B3E">
      <w:pPr>
        <w:spacing w:line="360" w:lineRule="auto"/>
        <w:jc w:val="both"/>
      </w:pPr>
    </w:p>
    <w:p w14:paraId="1AF0F269" w14:textId="525120EC" w:rsidR="00A77B3E" w:rsidRDefault="008A534B">
      <w:pPr>
        <w:spacing w:line="360" w:lineRule="auto"/>
        <w:jc w:val="both"/>
      </w:pPr>
      <w:r>
        <w:rPr>
          <w:rFonts w:ascii="Book Antiqua" w:hAnsi="Book Antiqua"/>
          <w:b/>
          <w:bCs/>
          <w:color w:val="000000"/>
        </w:rPr>
        <w:t>Provenance and peer review:</w:t>
      </w:r>
      <w:r>
        <w:rPr>
          <w:rFonts w:ascii="Book Antiqua" w:hAnsi="Book Antiqua" w:hint="eastAsia"/>
          <w:b/>
          <w:bCs/>
          <w:color w:val="000000"/>
          <w:lang w:eastAsia="zh-CN"/>
        </w:rPr>
        <w:t xml:space="preserve"> </w:t>
      </w:r>
      <w:r>
        <w:rPr>
          <w:rFonts w:ascii="Book Antiqua" w:hAnsi="Book Antiqua"/>
          <w:color w:val="000000"/>
        </w:rPr>
        <w:t>Invited article; Externally peer reviewed</w:t>
      </w:r>
    </w:p>
    <w:p w14:paraId="2890774B" w14:textId="77777777" w:rsidR="00A77B3E" w:rsidRDefault="00A77B3E">
      <w:pPr>
        <w:spacing w:line="360" w:lineRule="auto"/>
        <w:jc w:val="both"/>
      </w:pPr>
    </w:p>
    <w:p w14:paraId="12167F08" w14:textId="18F9F8EF" w:rsidR="008A534B" w:rsidRPr="008A534B" w:rsidRDefault="008A534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 xml:space="preserve">Peer-review </w:t>
      </w:r>
      <w:r>
        <w:rPr>
          <w:rFonts w:ascii="Book Antiqua" w:hAnsi="Book Antiqua" w:cs="Book Antiqua" w:hint="eastAsia"/>
          <w:b/>
          <w:color w:val="000000"/>
          <w:lang w:eastAsia="zh-CN"/>
        </w:rPr>
        <w:t xml:space="preserve">model: </w:t>
      </w:r>
      <w:r w:rsidRPr="008A534B">
        <w:rPr>
          <w:rFonts w:ascii="Book Antiqua" w:hAnsi="Book Antiqua" w:cs="Book Antiqua" w:hint="eastAsia"/>
          <w:color w:val="000000"/>
          <w:lang w:eastAsia="zh-CN"/>
        </w:rPr>
        <w:t>Single blind</w:t>
      </w:r>
    </w:p>
    <w:p w14:paraId="1336BE0E" w14:textId="77777777" w:rsidR="008A534B" w:rsidRDefault="008A534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493D4738" w14:textId="041420B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4EE21A6A" w14:textId="0EEF1A79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531C4400" w14:textId="45CB96C5" w:rsidR="00A77B3E" w:rsidRPr="008A534B" w:rsidRDefault="00BA4D05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7E6998A0" w14:textId="77777777" w:rsidR="00A77B3E" w:rsidRDefault="00A77B3E">
      <w:pPr>
        <w:spacing w:line="360" w:lineRule="auto"/>
        <w:jc w:val="both"/>
      </w:pPr>
    </w:p>
    <w:p w14:paraId="34113028" w14:textId="72947D2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23A63">
        <w:rPr>
          <w:rFonts w:ascii="Book Antiqua" w:eastAsia="Book Antiqua" w:hAnsi="Book Antiqua" w:cs="Book Antiqua"/>
          <w:color w:val="000000"/>
        </w:rPr>
        <w:t>Endocrinolog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A23A63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A23A63">
        <w:rPr>
          <w:rFonts w:ascii="Book Antiqua" w:hAnsi="Book Antiqua" w:cs="Book Antiqua" w:hint="eastAsia"/>
          <w:color w:val="000000"/>
          <w:lang w:eastAsia="zh-CN"/>
        </w:rPr>
        <w:t>m</w:t>
      </w:r>
      <w:r>
        <w:rPr>
          <w:rFonts w:ascii="Book Antiqua" w:eastAsia="Book Antiqua" w:hAnsi="Book Antiqua" w:cs="Book Antiqua"/>
          <w:color w:val="000000"/>
        </w:rPr>
        <w:t>etabolism</w:t>
      </w:r>
    </w:p>
    <w:p w14:paraId="12713617" w14:textId="7FBB37EC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</w:t>
      </w:r>
    </w:p>
    <w:p w14:paraId="1C34D5BE" w14:textId="3C436F66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1F89525" w14:textId="21AE0F1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87E6BFB" w14:textId="215AF853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5015739" w14:textId="49163EA1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</w:p>
    <w:p w14:paraId="6F7BF3C8" w14:textId="7110A27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014423D7" w14:textId="7544F1E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E1F9D0A" w14:textId="77777777" w:rsidR="00A77B3E" w:rsidRDefault="00A77B3E">
      <w:pPr>
        <w:spacing w:line="360" w:lineRule="auto"/>
        <w:jc w:val="both"/>
      </w:pPr>
    </w:p>
    <w:p w14:paraId="5972357F" w14:textId="77777777" w:rsidR="008A534B" w:rsidRDefault="00BA4D05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i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bookmarkStart w:id="91" w:name="OLE_LINK371"/>
      <w:bookmarkStart w:id="92" w:name="OLE_LINK372"/>
      <w:r>
        <w:rPr>
          <w:rFonts w:ascii="Book Antiqua" w:eastAsia="Book Antiqua" w:hAnsi="Book Antiqua" w:cs="Book Antiqua"/>
          <w:color w:val="000000"/>
        </w:rPr>
        <w:t>Zha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bookmarkEnd w:id="91"/>
      <w:bookmarkEnd w:id="92"/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23A63">
        <w:rPr>
          <w:rFonts w:ascii="Book Antiqua" w:eastAsia="Book Antiqua" w:hAnsi="Book Antiqua" w:cs="Book Antiqua"/>
          <w:b/>
          <w:color w:val="000000"/>
        </w:rPr>
        <w:t>L-Editor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2A78" w:rsidRPr="00B53808">
        <w:rPr>
          <w:rFonts w:ascii="Book Antiqua" w:eastAsia="Book Antiqua" w:hAnsi="Book Antiqua" w:cs="Book Antiqua"/>
          <w:color w:val="000000"/>
        </w:rPr>
        <w:t>Wa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 w:rsidRPr="00B53808">
        <w:rPr>
          <w:rFonts w:ascii="Book Antiqua" w:eastAsia="Book Antiqua" w:hAnsi="Book Antiqua" w:cs="Book Antiqua"/>
          <w:color w:val="000000"/>
        </w:rPr>
        <w:t>TQ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8A534B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8A534B">
        <w:rPr>
          <w:rFonts w:ascii="Book Antiqua" w:eastAsia="Book Antiqua" w:hAnsi="Book Antiqua" w:cs="Book Antiqua"/>
          <w:color w:val="000000"/>
        </w:rPr>
        <w:t>Zhang H</w:t>
      </w:r>
    </w:p>
    <w:p w14:paraId="0DD84960" w14:textId="0D7B2633" w:rsidR="00A77B3E" w:rsidRDefault="005F14FF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3D83A474" w14:textId="5D5D228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7E48DDA7" w14:textId="4319EA28" w:rsidR="00263741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5438C83D" wp14:editId="2565600E">
            <wp:extent cx="4563138" cy="3781425"/>
            <wp:effectExtent l="0" t="0" r="889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1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7295" cy="3784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6C3A37" w14:textId="50CF330B" w:rsidR="00A77B3E" w:rsidRDefault="00BA4D05">
      <w:pPr>
        <w:spacing w:line="360" w:lineRule="auto"/>
        <w:jc w:val="both"/>
      </w:pPr>
      <w:bookmarkStart w:id="93" w:name="OLE_LINK349"/>
      <w:bookmarkStart w:id="94" w:name="OLE_LINK350"/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fluenc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it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se-dependen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spons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sul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ctivat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ex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uptak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pogenesi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bCs/>
          <w:color w:val="000000"/>
        </w:rPr>
        <w:t>A</w:t>
      </w:r>
      <w:r w:rsidRPr="008A30D4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8A30D4">
        <w:rPr>
          <w:rFonts w:ascii="Book Antiqua" w:eastAsia="Book Antiqua" w:hAnsi="Book Antiqua" w:cs="Book Antiqua"/>
          <w:color w:val="000000"/>
        </w:rPr>
        <w:t>H</w:t>
      </w:r>
      <w:r w:rsidRPr="008A30D4">
        <w:rPr>
          <w:rFonts w:ascii="Book Antiqua" w:eastAsia="Book Antiqua" w:hAnsi="Book Antiqua" w:cs="Book Antiqua"/>
          <w:color w:val="000000"/>
        </w:rPr>
        <w:t>-</w:t>
      </w:r>
      <w:bookmarkStart w:id="95" w:name="OLE_LINK6"/>
      <w:bookmarkStart w:id="96" w:name="OLE_LINK7"/>
      <w:r w:rsidRPr="008A30D4">
        <w:rPr>
          <w:rFonts w:ascii="Book Antiqua" w:eastAsia="Book Antiqua" w:hAnsi="Book Antiqua" w:cs="Book Antiqua"/>
          <w:color w:val="000000"/>
        </w:rPr>
        <w:t>2-deoxy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(2-DG)</w:t>
      </w:r>
      <w:bookmarkEnd w:id="95"/>
      <w:bookmarkEnd w:id="96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assay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aft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45-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incub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(ba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increa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do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insuli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2-D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i</w:t>
      </w:r>
      <w:r w:rsidR="00D12A78" w:rsidRPr="008A30D4">
        <w:rPr>
          <w:rFonts w:ascii="Book Antiqua" w:eastAsia="Book Antiqua" w:hAnsi="Book Antiqua" w:cs="Book Antiqua"/>
          <w:color w:val="000000"/>
        </w:rPr>
        <w:t>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expr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A30D4">
        <w:rPr>
          <w:rFonts w:ascii="Book Antiqua" w:eastAsia="Book Antiqua" w:hAnsi="Book Antiqua" w:cs="Book Antiqua"/>
          <w:color w:val="000000"/>
        </w:rPr>
        <w:t>nmol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intracellul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radiol</w:t>
      </w:r>
      <w:r w:rsidR="008A30D4">
        <w:rPr>
          <w:rFonts w:ascii="Book Antiqua" w:eastAsia="Book Antiqua" w:hAnsi="Book Antiqua" w:cs="Book Antiqua"/>
          <w:color w:val="000000"/>
        </w:rPr>
        <w:t>abel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2-DG/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lipids/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min</w:t>
      </w:r>
      <w:r w:rsidR="008A30D4">
        <w:rPr>
          <w:rFonts w:ascii="Book Antiqua" w:hAnsi="Book Antiqua" w:cs="Book Antiqua" w:hint="eastAsia"/>
          <w:color w:val="000000"/>
          <w:lang w:eastAsia="zh-CN"/>
        </w:rPr>
        <w:t>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bCs/>
          <w:color w:val="000000"/>
        </w:rPr>
        <w:t>B</w:t>
      </w:r>
      <w:r w:rsidRPr="008A30D4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8A30D4">
        <w:rPr>
          <w:rFonts w:ascii="Book Antiqua" w:eastAsia="Book Antiqua" w:hAnsi="Book Antiqua" w:cs="Book Antiqua"/>
          <w:color w:val="000000"/>
        </w:rPr>
        <w:t>H</w:t>
      </w:r>
      <w:r w:rsidRPr="008A30D4">
        <w:rPr>
          <w:rFonts w:ascii="Book Antiqua" w:eastAsia="Book Antiqua" w:hAnsi="Book Antiqua" w:cs="Book Antiqua"/>
          <w:color w:val="000000"/>
        </w:rPr>
        <w:t>-gl</w:t>
      </w:r>
      <w:r>
        <w:rPr>
          <w:rFonts w:ascii="Book Antiqua" w:eastAsia="Book Antiqua" w:hAnsi="Book Antiqua" w:cs="Book Antiqua"/>
          <w:color w:val="000000"/>
        </w:rPr>
        <w:t>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orpo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120-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mol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ti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orporated/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lac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quar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pens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erag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.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.7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/assa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b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ivel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typ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hAnsi="Book Antiqua" w:cs="Book Antiqua" w:hint="eastAsia"/>
          <w:i/>
          <w:i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0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-D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=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8A30D4">
        <w:rPr>
          <w:rFonts w:ascii="Book Antiqua" w:eastAsia="Book Antiqua" w:hAnsi="Book Antiqua" w:cs="Book Antiqua"/>
          <w:color w:val="000000"/>
        </w:rPr>
        <w:t>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1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rats</w:t>
      </w:r>
      <w:r w:rsidR="008A30D4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male/female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=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hAnsi="Book Antiqua" w:cs="Book Antiqua" w:hint="eastAsia"/>
          <w:i/>
          <w:i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es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=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)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i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r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s.</w:t>
      </w:r>
    </w:p>
    <w:bookmarkEnd w:id="93"/>
    <w:bookmarkEnd w:id="94"/>
    <w:p w14:paraId="6F023535" w14:textId="2A1FB3BF" w:rsidR="00263741" w:rsidRDefault="008A30D4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D3F7E94" w14:textId="0193F2D3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97" w:name="OLE_LINK351"/>
      <w:bookmarkStart w:id="98" w:name="OLE_LINK352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23D72846" wp14:editId="1BA0EE59">
            <wp:extent cx="4448175" cy="2997684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2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1713" cy="30000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01B4E" w14:textId="6D085DB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sulin-lik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ffect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nadiu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mbin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ydroge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eroxid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bstra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ex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uptak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di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thovanad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Alo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(control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combi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100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n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insuli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g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oxid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D12A78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tes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elzin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2-deoxy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(2-DG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mol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6E06CD">
        <w:rPr>
          <w:rFonts w:ascii="Book Antiqua" w:eastAsia="Book Antiqua" w:hAnsi="Book Antiqua" w:cs="Book Antiqua"/>
          <w:color w:val="000000"/>
        </w:rPr>
        <w:t>-DG/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lipids/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mi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hAnsi="Book Antiqua" w:cs="Book Antiqua" w:hint="eastAsia"/>
          <w:color w:val="000000"/>
          <w:lang w:eastAsia="zh-CN"/>
        </w:rPr>
        <w:t>l</w:t>
      </w:r>
      <w:r>
        <w:rPr>
          <w:rFonts w:ascii="Book Antiqua" w:eastAsia="Book Antiqua" w:hAnsi="Book Antiqua" w:cs="Book Antiqua"/>
          <w:color w:val="000000"/>
        </w:rPr>
        <w:t>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ha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spo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1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color w:val="000000"/>
        </w:rPr>
        <w:t>tyr</w:t>
      </w:r>
      <w:proofErr w:type="spellEnd"/>
      <w:r>
        <w:rPr>
          <w:rFonts w:ascii="Book Antiqua" w:eastAsia="Book Antiqua" w:hAnsi="Book Antiqua" w:cs="Book Antiqua"/>
          <w:color w:val="000000"/>
        </w:rPr>
        <w:t>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color w:val="000000"/>
        </w:rPr>
        <w:t>benz</w:t>
      </w:r>
      <w:proofErr w:type="spellEnd"/>
      <w:r>
        <w:rPr>
          <w:rFonts w:ascii="Book Antiqua" w:eastAsia="Book Antiqua" w:hAnsi="Book Antiqua" w:cs="Book Antiqua"/>
          <w:color w:val="000000"/>
        </w:rPr>
        <w:t>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elz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0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types.</w:t>
      </w:r>
      <w:bookmarkEnd w:id="97"/>
      <w:bookmarkEnd w:id="98"/>
    </w:p>
    <w:p w14:paraId="5EE44C49" w14:textId="16765685" w:rsidR="00263741" w:rsidRDefault="006E06C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54E1E6C2" w14:textId="77777777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99" w:name="OLE_LINK353"/>
      <w:bookmarkStart w:id="100" w:name="OLE_LINK354"/>
    </w:p>
    <w:p w14:paraId="3AB7A16F" w14:textId="77777777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2077556D" wp14:editId="4FE51BAB">
            <wp:extent cx="5924550" cy="4508488"/>
            <wp:effectExtent l="0" t="0" r="0" b="698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3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7167" cy="4510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4F7B43" w14:textId="31B8FFE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creas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mono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ecreas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semicarbazide</w:t>
      </w:r>
      <w:proofErr w:type="spellEnd"/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-sensitiv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b/>
          <w:bCs/>
          <w:color w:val="000000"/>
        </w:rPr>
        <w:t>prote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b/>
          <w:bCs/>
          <w:color w:val="000000"/>
        </w:rPr>
        <w:t>express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bcutaneou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ssu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he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mpar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ttermates.</w:t>
      </w:r>
      <w:r w:rsidR="005F14FF">
        <w:rPr>
          <w:rFonts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ubiliz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ogen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ar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sodi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dodecy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sulfate-polyacrylami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g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electrophores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t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c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hAnsi="Book Antiqua" w:cs="Book Antiqua" w:hint="eastAsia"/>
          <w:color w:val="000000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</w:rPr>
        <w:t>MAO</w:t>
      </w:r>
      <w:r w:rsidR="006E06CD">
        <w:rPr>
          <w:rFonts w:ascii="Book Antiqua" w:hAnsi="Book Antiqua" w:cs="Book Antiqua" w:hint="eastAsia"/>
          <w:color w:val="000000"/>
          <w:lang w:eastAsia="zh-CN"/>
        </w:rPr>
        <w:t>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E06CD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6E06CD">
        <w:rPr>
          <w:rFonts w:ascii="Book Antiqua" w:eastAsia="Book Antiqua" w:hAnsi="Book Antiqua" w:cs="Book Antiqua"/>
          <w:color w:val="000000"/>
        </w:rPr>
        <w:t>-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hAnsi="Book Antiqua" w:cs="Book Antiqua" w:hint="eastAsia"/>
          <w:color w:val="000000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</w:rPr>
        <w:t>SSAO</w:t>
      </w:r>
      <w:r w:rsidR="006E06CD">
        <w:rPr>
          <w:rFonts w:ascii="Book Antiqua" w:hAnsi="Book Antiqua" w:cs="Book Antiqua" w:hint="eastAsia"/>
          <w:color w:val="000000"/>
          <w:lang w:eastAsia="zh-CN"/>
        </w:rPr>
        <w:t>)</w:t>
      </w:r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o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blo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ivel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bCs/>
          <w:color w:val="000000"/>
        </w:rPr>
        <w:t>A</w:t>
      </w:r>
      <w:r w:rsidRPr="004A3E3C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Immunoblo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show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immunoreac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MAO-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M</w:t>
      </w:r>
      <w:r w:rsidR="006E06CD" w:rsidRPr="004A3E3C">
        <w:rPr>
          <w:rFonts w:ascii="Book Antiqua" w:eastAsia="Book Antiqua" w:hAnsi="Book Antiqua" w:cs="Book Antiqua"/>
          <w:color w:val="000000"/>
        </w:rPr>
        <w:t>AO-B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pproximate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6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55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 w:rsidRPr="004A3E3C">
        <w:rPr>
          <w:rFonts w:ascii="Book Antiqua" w:eastAsia="Book Antiqua" w:hAnsi="Book Antiqua" w:cs="Book Antiqua"/>
          <w:color w:val="000000"/>
        </w:rPr>
        <w:t>kDa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(arrow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(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(L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ats</w:t>
      </w:r>
      <w:r w:rsidR="006E06CD" w:rsidRPr="004A3E3C">
        <w:rPr>
          <w:rFonts w:ascii="Book Antiqua" w:hAnsi="Book Antiqua" w:cs="Book Antiqua" w:hint="eastAsia"/>
          <w:color w:val="000000"/>
          <w:lang w:eastAsia="zh-CN"/>
        </w:rPr>
        <w:t>;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4A3E3C">
        <w:rPr>
          <w:rFonts w:ascii="Book Antiqua" w:eastAsia="Book Antiqua" w:hAnsi="Book Antiqua" w:cs="Book Antiqua"/>
          <w:bCs/>
          <w:color w:val="000000"/>
        </w:rPr>
        <w:t>B</w:t>
      </w:r>
      <w:r w:rsidRPr="004A3E3C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ponceau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prote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loa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epresent</w:t>
      </w:r>
      <w:r w:rsidR="006E06CD" w:rsidRPr="004A3E3C">
        <w:rPr>
          <w:rFonts w:ascii="Book Antiqua" w:eastAsia="Book Antiqua" w:hAnsi="Book Antiqua" w:cs="Book Antiqua"/>
          <w:color w:val="000000"/>
        </w:rPr>
        <w:t>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membra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sh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pan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</w:t>
      </w:r>
      <w:r w:rsidR="006E06CD" w:rsidRPr="004A3E3C">
        <w:rPr>
          <w:rFonts w:ascii="Book Antiqua" w:hAnsi="Book Antiqua" w:cs="Book Antiqua" w:hint="eastAsia"/>
          <w:color w:val="000000"/>
          <w:lang w:eastAsia="zh-CN"/>
        </w:rPr>
        <w:t>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bCs/>
          <w:color w:val="000000"/>
        </w:rPr>
        <w:t>C</w:t>
      </w:r>
      <w:r w:rsidRPr="004A3E3C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epresent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immunobl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show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maj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b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pproximate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85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 w:rsidR="006E06CD" w:rsidRPr="004A3E3C">
        <w:rPr>
          <w:rFonts w:ascii="Book Antiqua" w:eastAsia="Book Antiqua" w:hAnsi="Book Antiqua" w:cs="Book Antiqua"/>
          <w:color w:val="000000"/>
        </w:rPr>
        <w:t>kDa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lastRenderedPageBreak/>
        <w:t>(arrow)</w:t>
      </w:r>
      <w:r w:rsidR="006E06CD" w:rsidRPr="004A3E3C">
        <w:rPr>
          <w:rFonts w:ascii="Book Antiqua" w:hAnsi="Book Antiqua" w:cs="Book Antiqua" w:hint="eastAsia"/>
          <w:color w:val="000000"/>
          <w:lang w:eastAsia="zh-CN"/>
        </w:rPr>
        <w:t>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bCs/>
          <w:color w:val="000000"/>
        </w:rPr>
        <w:t>D</w:t>
      </w:r>
      <w:r w:rsidRPr="004A3E3C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Densitomet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nalys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maj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ban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sh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7-8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genotyp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col</w:t>
      </w:r>
      <w:r>
        <w:rPr>
          <w:rFonts w:ascii="Book Antiqua" w:eastAsia="Book Antiqua" w:hAnsi="Book Antiqua" w:cs="Book Antiqua"/>
          <w:color w:val="000000"/>
        </w:rPr>
        <w:t>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.</w:t>
      </w:r>
    </w:p>
    <w:bookmarkEnd w:id="99"/>
    <w:bookmarkEnd w:id="100"/>
    <w:p w14:paraId="3F38A503" w14:textId="280F6CCC" w:rsidR="00263741" w:rsidRDefault="004A3E3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72CD91C4" w14:textId="5A2E6207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01" w:name="OLE_LINK355"/>
      <w:bookmarkStart w:id="102" w:name="OLE_LINK356"/>
      <w:bookmarkStart w:id="103" w:name="OLE_LINK357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40739F54" wp14:editId="42C3ACD0">
            <wp:extent cx="4743450" cy="4507262"/>
            <wp:effectExtent l="0" t="0" r="0" b="762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4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2556" cy="4515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1F3EAD" w14:textId="20546F54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xidat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yr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mbra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eparation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fferen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ssu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ifug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o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ce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tissue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br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tissue</w:t>
      </w:r>
      <w:r w:rsidR="00D4690B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e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l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</w:t>
      </w:r>
      <w:r w:rsidR="004A3E3C">
        <w:rPr>
          <w:rFonts w:ascii="Book Antiqua" w:eastAsia="Book Antiqua" w:hAnsi="Book Antiqua" w:cs="Book Antiqua"/>
          <w:color w:val="000000"/>
        </w:rPr>
        <w:t>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2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37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°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0.5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4</w:t>
      </w:r>
      <w:r w:rsidR="004A3E3C"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-ty</w:t>
      </w:r>
      <w:r w:rsidR="004A3E3C">
        <w:rPr>
          <w:rFonts w:ascii="Book Antiqua" w:eastAsia="Book Antiqua" w:hAnsi="Book Antiqua" w:cs="Book Antiqua"/>
          <w:color w:val="000000"/>
        </w:rPr>
        <w:t>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phosph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buff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(200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mol/L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(</w:t>
      </w:r>
      <w:r w:rsidR="004A3E3C">
        <w:rPr>
          <w:rFonts w:ascii="Book Antiqua" w:hAnsi="Book Antiqua" w:cs="Book Antiqua" w:hint="eastAsia"/>
          <w:color w:val="000000"/>
          <w:lang w:eastAsia="zh-CN"/>
        </w:rPr>
        <w:t>t</w:t>
      </w:r>
      <w:r w:rsidR="004A3E3C">
        <w:rPr>
          <w:rFonts w:ascii="Book Antiqua" w:eastAsia="Book Antiqua" w:hAnsi="Book Antiqua" w:cs="Book Antiqua"/>
          <w:color w:val="000000"/>
        </w:rPr>
        <w:t>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oxidation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A3E3C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(</w:t>
      </w:r>
      <w:bookmarkStart w:id="104" w:name="OLE_LINK20"/>
      <w:bookmarkStart w:id="105" w:name="OLE_LINK21"/>
      <w:r w:rsidR="003C62D6"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se</w:t>
      </w:r>
      <w:bookmarkEnd w:id="104"/>
      <w:bookmarkEnd w:id="105"/>
      <w:r w:rsidR="003C62D6">
        <w:rPr>
          <w:rFonts w:ascii="Book Antiqua" w:hAnsi="Book Antiqua" w:cs="Book Antiqua" w:hint="eastAsia"/>
          <w:color w:val="000000"/>
          <w:lang w:eastAsia="zh-CN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AO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gy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 w:rsidR="003C62D6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3C62D6">
        <w:rPr>
          <w:rFonts w:ascii="Book Antiqua" w:eastAsia="Book Antiqua" w:hAnsi="Book Antiqua" w:cs="Book Antiqua"/>
          <w:color w:val="000000"/>
        </w:rPr>
        <w:t>-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se</w:t>
      </w:r>
      <w:r w:rsidR="003C62D6">
        <w:rPr>
          <w:rFonts w:ascii="Book Antiqua" w:hAnsi="Book Antiqua" w:cs="Book Antiqua" w:hint="eastAsia"/>
          <w:color w:val="000000"/>
          <w:lang w:eastAsia="zh-CN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)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gyline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MA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subtrac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al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case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o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</w:t>
      </w:r>
      <w:r w:rsidR="004A3E3C">
        <w:rPr>
          <w:rFonts w:ascii="Book Antiqua" w:eastAsia="Book Antiqua" w:hAnsi="Book Antiqua" w:cs="Book Antiqua"/>
          <w:color w:val="000000"/>
        </w:rPr>
        <w:t>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(da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columns)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hAnsi="Book Antiqua" w:cs="Book Antiqua" w:hint="eastAsia"/>
          <w:color w:val="000000"/>
          <w:lang w:eastAsia="zh-CN"/>
        </w:rPr>
        <w:t>ND</w:t>
      </w:r>
      <w:r w:rsidR="009B5F4E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9B5F4E">
        <w:rPr>
          <w:rFonts w:ascii="Book Antiqua" w:hAnsi="Book Antiqua" w:cs="Book Antiqua" w:hint="eastAsia"/>
          <w:color w:val="000000"/>
          <w:lang w:eastAsia="zh-CN"/>
        </w:rPr>
        <w:t>N</w:t>
      </w:r>
      <w:r>
        <w:rPr>
          <w:rFonts w:ascii="Book Antiqua" w:eastAsia="Book Antiqua" w:hAnsi="Book Antiqua" w:cs="Book Antiqua"/>
          <w:color w:val="000000"/>
        </w:rPr>
        <w:t>on-detectabl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1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c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01.</w:t>
      </w:r>
    </w:p>
    <w:bookmarkEnd w:id="101"/>
    <w:bookmarkEnd w:id="102"/>
    <w:bookmarkEnd w:id="103"/>
    <w:p w14:paraId="78B463D6" w14:textId="08DF7D88" w:rsidR="00263741" w:rsidRDefault="009A576A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3F0BCCB" w14:textId="77777777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06" w:name="OLE_LINK358"/>
      <w:bookmarkStart w:id="107" w:name="OLE_LINK359"/>
      <w:r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785C8321" wp14:editId="25DA074D">
            <wp:extent cx="3023582" cy="2895600"/>
            <wp:effectExtent l="0" t="0" r="571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5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32614" cy="2904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705A6" w14:textId="158781A1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yr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xidat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amag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o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ce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a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4</w:t>
      </w:r>
      <w:r w:rsidR="003C62D6"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-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7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°C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3C62D6">
        <w:rPr>
          <w:rFonts w:ascii="Book Antiqua" w:eastAsia="Book Antiqua" w:hAnsi="Book Antiqua" w:cs="Book Antiqua"/>
          <w:color w:val="000000"/>
        </w:rPr>
        <w:t>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resis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se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3C62D6">
        <w:rPr>
          <w:rFonts w:ascii="Book Antiqua" w:eastAsia="Book Antiqua" w:hAnsi="Book Antiqua" w:cs="Book Antiqua"/>
          <w:color w:val="000000"/>
        </w:rPr>
        <w:t>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gy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3C62D6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3C62D6">
        <w:rPr>
          <w:rFonts w:ascii="Book Antiqua" w:eastAsia="Book Antiqua" w:hAnsi="Book Antiqua" w:cs="Book Antiqua"/>
          <w:color w:val="000000"/>
        </w:rPr>
        <w:t>-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se</w:t>
      </w:r>
      <w:r>
        <w:rPr>
          <w:rFonts w:ascii="Book Antiqua" w:eastAsia="Book Antiqua" w:hAnsi="Book Antiqua" w:cs="Book Antiqua"/>
          <w:color w:val="000000"/>
        </w:rPr>
        <w:t>-dependent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locit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mol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diolabel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</w:t>
      </w:r>
      <w:r w:rsidR="003C62D6">
        <w:rPr>
          <w:rFonts w:ascii="Book Antiqua" w:eastAsia="Book Antiqua" w:hAnsi="Book Antiqua" w:cs="Book Antiqua"/>
          <w:color w:val="000000"/>
        </w:rPr>
        <w:t>ein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colum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eigh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n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1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</w:p>
    <w:bookmarkEnd w:id="106"/>
    <w:bookmarkEnd w:id="107"/>
    <w:p w14:paraId="7A508359" w14:textId="3B1BF926" w:rsidR="00263741" w:rsidRDefault="00D53C4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3B320D88" w14:textId="05FB049F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08" w:name="OLE_LINK360"/>
      <w:bookmarkStart w:id="109" w:name="OLE_LINK361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09ED09B4" wp14:editId="356D3903">
            <wp:extent cx="3810000" cy="2373368"/>
            <wp:effectExtent l="0" t="0" r="0" b="825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6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2068" cy="23746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BE98F" w14:textId="7846982B" w:rsidR="00E3000A" w:rsidRPr="00E3000A" w:rsidRDefault="00D53C4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issue-selectiv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arge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imidazol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sit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densit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whit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rat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whe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compar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ittermate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ru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embra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re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so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ubcutane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epo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i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terscapul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r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issue</w:t>
      </w:r>
      <w:r w:rsidR="00D4690B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ole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uscl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cub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4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2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nmol/L</w:t>
      </w:r>
      <w:r w:rsidR="00E3000A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color w:val="000000"/>
        </w:rPr>
        <w:t>H</w:t>
      </w:r>
      <w:r w:rsidR="00E3000A">
        <w:rPr>
          <w:rFonts w:ascii="Book Antiqua" w:hAnsi="Book Antiqua" w:cs="Book Antiqua" w:hint="eastAsia"/>
          <w:color w:val="000000"/>
          <w:lang w:eastAsia="zh-CN"/>
        </w:rPr>
        <w:t>-</w:t>
      </w:r>
      <w:r w:rsidR="00E3000A">
        <w:rPr>
          <w:rFonts w:ascii="Book Antiqua" w:eastAsia="Book Antiqua" w:hAnsi="Book Antiqua" w:cs="Book Antiqua"/>
          <w:color w:val="000000"/>
        </w:rPr>
        <w:t>2-(2-benzofuranyl)-2-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(</w:t>
      </w:r>
      <w:r w:rsidR="00E3000A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color w:val="000000"/>
        </w:rPr>
        <w:t>H-BFI</w:t>
      </w:r>
      <w:r w:rsidR="00E3000A">
        <w:rPr>
          <w:rFonts w:ascii="Book Antiqua" w:hAnsi="Book Antiqua" w:cs="Book Antiqua" w:hint="eastAsia"/>
          <w:color w:val="000000"/>
          <w:lang w:eastAsia="zh-CN"/>
        </w:rPr>
        <w:t>)</w:t>
      </w:r>
      <w:r w:rsidR="00BA4D05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ef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epa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vacu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il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ethod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n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>
        <w:rPr>
          <w:rFonts w:ascii="Book Antiqua" w:eastAsia="Book Antiqua" w:hAnsi="Book Antiqua" w:cs="Book Antiqua"/>
          <w:color w:val="000000"/>
        </w:rPr>
        <w:t>H</w:t>
      </w:r>
      <w:r w:rsidR="00BA4D05">
        <w:rPr>
          <w:rFonts w:ascii="Book Antiqua" w:eastAsia="Book Antiqua" w:hAnsi="Book Antiqua" w:cs="Book Antiqua"/>
          <w:color w:val="000000"/>
        </w:rPr>
        <w:t>-BFI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 w:rsidRPr="00D53C48">
        <w:rPr>
          <w:rFonts w:ascii="Book Antiqua" w:eastAsia="Book Antiqua" w:hAnsi="Book Antiqua" w:cs="Book Antiqua"/>
          <w:i/>
          <w:color w:val="000000"/>
        </w:rPr>
        <w:t>i.e</w:t>
      </w:r>
      <w:r w:rsidR="00D4690B" w:rsidRPr="00D53C48">
        <w:rPr>
          <w:rFonts w:ascii="Book Antiqua" w:eastAsia="Book Antiqua" w:hAnsi="Book Antiqua" w:cs="Book Antiqua"/>
          <w:i/>
          <w:color w:val="000000"/>
        </w:rPr>
        <w:t>.</w:t>
      </w:r>
      <w:r w:rsidR="00D4690B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displacea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100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µ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color w:val="000000"/>
        </w:rPr>
        <w:t>cirazoline</w:t>
      </w:r>
      <w:proofErr w:type="spellEnd"/>
      <w:r w:rsidR="00BA4D05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how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issu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etermin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alcu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iffer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etw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non-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binding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Resul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numb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bo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lum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a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ha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)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ignific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rrespo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val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color w:val="000000"/>
          <w:szCs w:val="20"/>
          <w:vertAlign w:val="superscript"/>
        </w:rPr>
        <w:t>c</w:t>
      </w:r>
      <w:r w:rsidR="00BA4D05"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0.001.</w:t>
      </w:r>
    </w:p>
    <w:bookmarkEnd w:id="108"/>
    <w:bookmarkEnd w:id="109"/>
    <w:p w14:paraId="12CC1973" w14:textId="499C6E0B" w:rsidR="00263741" w:rsidRDefault="003C0B71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1367910" w14:textId="2ECBA569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10" w:name="OLE_LINK362"/>
      <w:bookmarkStart w:id="111" w:name="OLE_LINK363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55957AD8" wp14:editId="5D806F93">
            <wp:extent cx="5934075" cy="5735222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7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8515" cy="57491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F9060D" w14:textId="55238D2D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aturat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alysi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3000A" w:rsidRPr="00E3000A">
        <w:rPr>
          <w:rFonts w:ascii="Book Antiqua" w:eastAsia="Book Antiqua" w:hAnsi="Book Antiqua" w:cs="Book Antiqua"/>
          <w:b/>
          <w:bCs/>
          <w:color w:val="000000"/>
          <w:vertAlign w:val="superscript"/>
        </w:rPr>
        <w:t>3</w:t>
      </w:r>
      <w:r w:rsidR="00E3000A" w:rsidRPr="00E3000A">
        <w:rPr>
          <w:rFonts w:ascii="Book Antiqua" w:eastAsia="Book Antiqua" w:hAnsi="Book Antiqua" w:cs="Book Antiqua"/>
          <w:b/>
          <w:bCs/>
          <w:color w:val="000000"/>
        </w:rPr>
        <w:t>H</w:t>
      </w:r>
      <w:bookmarkStart w:id="112" w:name="OLE_LINK28"/>
      <w:bookmarkStart w:id="113" w:name="OLE_LINK29"/>
      <w:r w:rsidR="00E3000A" w:rsidRPr="00E3000A">
        <w:rPr>
          <w:rFonts w:ascii="Book Antiqua" w:eastAsia="Book Antiqua" w:hAnsi="Book Antiqua" w:cs="Book Antiqua"/>
          <w:b/>
          <w:bCs/>
          <w:color w:val="000000"/>
        </w:rPr>
        <w:t>-2-(2-ben</w:t>
      </w:r>
      <w:r w:rsidR="00E3000A">
        <w:rPr>
          <w:rFonts w:ascii="Book Antiqua" w:eastAsia="Book Antiqua" w:hAnsi="Book Antiqua" w:cs="Book Antiqua"/>
          <w:b/>
          <w:bCs/>
          <w:color w:val="000000"/>
        </w:rPr>
        <w:t>zofuranyl)-2-imidazoline</w:t>
      </w:r>
      <w:bookmarkEnd w:id="112"/>
      <w:bookmarkEnd w:id="113"/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b/>
          <w:bCs/>
          <w:color w:val="000000"/>
        </w:rPr>
        <w:t>H</w:t>
      </w:r>
      <w:r>
        <w:rPr>
          <w:rFonts w:ascii="Book Antiqua" w:eastAsia="Book Antiqua" w:hAnsi="Book Antiqua" w:cs="Book Antiqua"/>
          <w:b/>
          <w:bCs/>
          <w:color w:val="000000"/>
        </w:rPr>
        <w:t>-idazox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mbran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hit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bcutaneou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ssu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3000A" w:rsidRPr="00E3000A">
        <w:rPr>
          <w:rFonts w:ascii="Book Antiqua" w:hAnsi="Book Antiqua" w:cs="Book Antiqua" w:hint="eastAsia"/>
          <w:bCs/>
          <w:color w:val="000000"/>
          <w:lang w:eastAsia="zh-CN"/>
        </w:rPr>
        <w:t>A</w:t>
      </w:r>
      <w:r w:rsidR="005F14FF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E3000A" w:rsidRPr="00E3000A">
        <w:rPr>
          <w:rFonts w:ascii="Book Antiqua" w:hAnsi="Book Antiqua" w:cs="Book Antiqua" w:hint="eastAsia"/>
          <w:bCs/>
          <w:color w:val="000000"/>
          <w:lang w:eastAsia="zh-CN"/>
        </w:rPr>
        <w:t>and</w:t>
      </w:r>
      <w:r w:rsidR="005F14FF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E3000A" w:rsidRPr="00E3000A">
        <w:rPr>
          <w:rFonts w:ascii="Book Antiqua" w:hAnsi="Book Antiqua" w:cs="Book Antiqua" w:hint="eastAsia"/>
          <w:bCs/>
          <w:color w:val="000000"/>
          <w:lang w:eastAsia="zh-CN"/>
        </w:rPr>
        <w:t>B:</w:t>
      </w:r>
      <w:r w:rsidR="005F14FF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cutane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a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term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color w:val="000000"/>
        </w:rPr>
        <w:t>H</w:t>
      </w:r>
      <w:r w:rsidR="00E3000A" w:rsidRPr="00E3000A">
        <w:rPr>
          <w:rFonts w:ascii="Book Antiqua" w:eastAsia="Book Antiqua" w:hAnsi="Book Antiqua" w:cs="Book Antiqua"/>
          <w:color w:val="000000"/>
        </w:rPr>
        <w:t>-2-(2-benzofuranyl)-2-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</w:t>
      </w:r>
      <w:r w:rsidRPr="00E3000A">
        <w:rPr>
          <w:rFonts w:ascii="Book Antiqua" w:eastAsia="Book Antiqua" w:hAnsi="Book Antiqua" w:cs="Book Antiqua"/>
          <w:color w:val="000000"/>
        </w:rPr>
        <w:t>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bCs/>
          <w:color w:val="000000"/>
        </w:rPr>
        <w:t>(A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color w:val="000000"/>
        </w:rPr>
        <w:t>H</w:t>
      </w:r>
      <w:r w:rsidRPr="00E3000A">
        <w:rPr>
          <w:rFonts w:ascii="Book Antiqua" w:eastAsia="Book Antiqua" w:hAnsi="Book Antiqua" w:cs="Book Antiqua"/>
          <w:color w:val="000000"/>
        </w:rPr>
        <w:t>-idazox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</w:rPr>
        <w:t>pl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</w:rPr>
        <w:t>1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</w:rPr>
        <w:t>µ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3000A">
        <w:rPr>
          <w:rFonts w:ascii="Book Antiqua" w:eastAsia="Book Antiqua" w:hAnsi="Book Antiqua" w:cs="Book Antiqua"/>
          <w:color w:val="000000"/>
        </w:rPr>
        <w:t>rauwolscine</w:t>
      </w:r>
      <w:proofErr w:type="spellEnd"/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bCs/>
          <w:color w:val="000000"/>
        </w:rPr>
        <w:t>(B)</w:t>
      </w:r>
      <w:r w:rsidRPr="00E3000A"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etit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irazoline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f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e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curv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</w:t>
      </w:r>
      <w:r w:rsidR="00E3000A">
        <w:rPr>
          <w:rFonts w:ascii="Book Antiqua" w:eastAsia="Book Antiqua" w:hAnsi="Book Antiqua" w:cs="Book Antiqua"/>
          <w:color w:val="000000"/>
        </w:rPr>
        <w:t>i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correspo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ar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h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e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catchard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ound/f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und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dioligand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lcu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amet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.</w:t>
      </w:r>
    </w:p>
    <w:bookmarkEnd w:id="110"/>
    <w:bookmarkEnd w:id="111"/>
    <w:p w14:paraId="7E6A002E" w14:textId="1D731770" w:rsidR="00263741" w:rsidRDefault="00E3000A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6356F103" w14:textId="69183321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14" w:name="OLE_LINK364"/>
      <w:bookmarkStart w:id="115" w:name="OLE_LINK365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606E5560" wp14:editId="65FF3616">
            <wp:extent cx="3438525" cy="3082655"/>
            <wp:effectExtent l="0" t="0" r="0" b="381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8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45635" cy="3089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95CE49" w14:textId="3685A8AD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fluenc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yr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idazoxan</w:t>
      </w:r>
      <w:proofErr w:type="spellEnd"/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ve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rud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mbranes.</w:t>
      </w:r>
      <w:r w:rsidR="005F14FF">
        <w:rPr>
          <w:rFonts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C56A0E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-idazox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</w:t>
      </w:r>
      <w:r w:rsidR="00C56A0E">
        <w:rPr>
          <w:rFonts w:ascii="Book Antiqua" w:eastAsia="Book Antiqua" w:hAnsi="Book Antiqua" w:cs="Book Antiqua"/>
          <w:color w:val="000000"/>
        </w:rPr>
        <w:t>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symbol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5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lo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bol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45-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mperature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622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mol</w:t>
      </w:r>
      <w:proofErr w:type="spellEnd"/>
      <w:r>
        <w:rPr>
          <w:rFonts w:ascii="Book Antiqua" w:eastAsia="Book Antiqua" w:hAnsi="Book Antiqua" w:cs="Book Antiqua"/>
          <w:color w:val="000000"/>
        </w:rPr>
        <w:t>/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5.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0.4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</w:t>
      </w:r>
      <w:r w:rsidR="00C56A0E">
        <w:rPr>
          <w:rFonts w:ascii="Book Antiqua" w:eastAsia="Book Antiqua" w:hAnsi="Book Antiqua" w:cs="Book Antiqua"/>
          <w:color w:val="000000"/>
        </w:rPr>
        <w:t>mol/L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poi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li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prepar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contain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617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/assa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01.</w:t>
      </w:r>
    </w:p>
    <w:bookmarkEnd w:id="114"/>
    <w:bookmarkEnd w:id="115"/>
    <w:p w14:paraId="65179DCF" w14:textId="40E7C488" w:rsidR="00263741" w:rsidRDefault="00C56A0E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66B7099" w14:textId="3D44DA5F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16" w:name="OLE_LINK30"/>
      <w:bookmarkStart w:id="117" w:name="OLE_LINK366"/>
      <w:bookmarkStart w:id="118" w:name="OLE_LINK367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157A437C" wp14:editId="21736929">
            <wp:extent cx="4543425" cy="8131192"/>
            <wp:effectExtent l="0" t="0" r="0" b="317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9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5643" cy="81351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DFF7D" w14:textId="1F53F172" w:rsidR="00070F71" w:rsidRDefault="000078A1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fluenc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hAnsi="Book Antiqua" w:cs="Book Antiqua"/>
          <w:b/>
          <w:bCs/>
          <w:color w:val="000000"/>
          <w:lang w:eastAsia="zh-CN"/>
        </w:rPr>
        <w:t>‘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yramine</w:t>
      </w:r>
      <w:r w:rsidR="005F14FF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+</w:t>
      </w:r>
      <w:r w:rsidR="005F14FF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nadate</w:t>
      </w:r>
      <w:r>
        <w:rPr>
          <w:rFonts w:ascii="Book Antiqua" w:hAnsi="Book Antiqua" w:cs="Book Antiqua"/>
          <w:b/>
          <w:bCs/>
          <w:color w:val="000000"/>
          <w:lang w:eastAsia="zh-CN"/>
        </w:rPr>
        <w:t>’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reatmen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diposity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gluc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ipi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handling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insul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responsivenes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rat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Up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ar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Weigh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issue</w:t>
      </w:r>
      <w:r w:rsidR="00D4690B">
        <w:rPr>
          <w:rFonts w:ascii="Book Antiqua" w:eastAsia="Book Antiqua" w:hAnsi="Book Antiqua" w:cs="Book Antiqua"/>
          <w:color w:val="000000"/>
        </w:rPr>
        <w:t>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9-w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l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ei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roup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left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roup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eceiv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i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.c.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/k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3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g/k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vanad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tyramin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ight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7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idd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ar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Glucose</w:t>
      </w:r>
      <w:r w:rsidR="00BA4D05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iacylglycerol</w:t>
      </w:r>
      <w:r w:rsidR="00D4690B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as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lasm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ve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am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roup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ow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ar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ymbol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clo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ymbol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b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b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=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asal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o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circ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triang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roup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</w:t>
      </w:r>
      <w:r>
        <w:rPr>
          <w:rFonts w:ascii="Book Antiqua" w:eastAsia="Book Antiqua" w:hAnsi="Book Antiqua" w:cs="Book Antiqua"/>
          <w:color w:val="000000"/>
        </w:rPr>
        <w:t>lum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i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o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enotyp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bookmarkEnd w:id="116"/>
      <w:r w:rsidR="00BA4D05">
        <w:rPr>
          <w:rFonts w:ascii="Book Antiqua" w:eastAsia="Book Antiqua" w:hAnsi="Book Antiqua" w:cs="Book Antiqua"/>
          <w:color w:val="000000"/>
        </w:rPr>
        <w:t>infl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enotyp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l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aramet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dent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pecif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revi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igur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larit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ignific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iffer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etw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yramine-tr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rrespo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 w:rsidR="00BA4D05"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0.05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 w:rsidR="00BA4D05"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0.01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</w:p>
    <w:bookmarkEnd w:id="117"/>
    <w:bookmarkEnd w:id="118"/>
    <w:p w14:paraId="720F50D3" w14:textId="169895E6" w:rsidR="00070F71" w:rsidRPr="00070F71" w:rsidRDefault="00070F71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r>
        <w:rPr>
          <w:rFonts w:ascii="Book Antiqua" w:eastAsia="Book Antiqua" w:hAnsi="Book Antiqua" w:cs="Book Antiqua"/>
          <w:color w:val="000000"/>
        </w:rPr>
        <w:br w:type="page"/>
      </w:r>
      <w:r w:rsidRPr="00212914">
        <w:rPr>
          <w:rFonts w:ascii="Book Antiqua" w:eastAsia="Book Antiqua" w:hAnsi="Book Antiqua" w:cs="Book Antiqua"/>
          <w:b/>
          <w:lang w:val="en-GB"/>
        </w:rPr>
        <w:lastRenderedPageBreak/>
        <w:t>Tabl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1</w:t>
      </w:r>
      <w:r w:rsidR="005F14FF">
        <w:rPr>
          <w:rFonts w:ascii="Book Antiqua" w:hAnsi="Book Antiqua" w:cs="Book Antiqua" w:hint="eastAsia"/>
          <w:lang w:val="en-GB" w:eastAsia="zh-CN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Biological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parameter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f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th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lea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and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bes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rat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used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i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thi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study</w:t>
      </w:r>
    </w:p>
    <w:tbl>
      <w:tblPr>
        <w:tblStyle w:val="a9"/>
        <w:tblW w:w="0" w:type="auto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3884"/>
        <w:gridCol w:w="2835"/>
        <w:gridCol w:w="2465"/>
      </w:tblGrid>
      <w:tr w:rsidR="00070F71" w:rsidRPr="00212914" w14:paraId="6103BFC2" w14:textId="77777777" w:rsidTr="00070F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509C9681" w14:textId="0E79D161" w:rsidR="00070F71" w:rsidRPr="00070F71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 w:eastAsia="zh-CN"/>
              </w:rPr>
            </w:pPr>
            <w:r w:rsidRPr="00070F71">
              <w:rPr>
                <w:rFonts w:ascii="Book Antiqua" w:hAnsi="Book Antiqua"/>
                <w:color w:val="auto"/>
                <w:lang w:val="en-GB"/>
              </w:rPr>
              <w:br w:type="page"/>
              <w:t>Littermate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070F71">
              <w:rPr>
                <w:rFonts w:ascii="Book Antiqua" w:hAnsi="Book Antiqua"/>
                <w:color w:val="auto"/>
                <w:lang w:val="en-GB"/>
              </w:rPr>
              <w:t>phenotyp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2246A36A" w14:textId="39A531A3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Lean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8)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0AF7D71A" w14:textId="4720ED77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Obese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9)</w:t>
            </w:r>
          </w:p>
        </w:tc>
      </w:tr>
      <w:tr w:rsidR="00070F71" w:rsidRPr="00212914" w14:paraId="7C8312AB" w14:textId="77777777" w:rsidTr="00070F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7E061F8" w14:textId="0545DFCB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Fi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nal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body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weigh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(g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a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9-10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proofErr w:type="spellStart"/>
            <w:r>
              <w:rPr>
                <w:rFonts w:ascii="Book Antiqua" w:hAnsi="Book Antiqua"/>
                <w:b w:val="0"/>
                <w:color w:val="auto"/>
                <w:lang w:val="en-GB"/>
              </w:rPr>
              <w:t>wk</w:t>
            </w:r>
            <w:proofErr w:type="spellEnd"/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top w:val="single" w:sz="4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261B67E6" w14:textId="4A41EED3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230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46D9F40" w14:textId="496218AF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312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6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b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</w:p>
        </w:tc>
      </w:tr>
      <w:tr w:rsidR="00070F71" w:rsidRPr="00212914" w14:paraId="3B8FDFE7" w14:textId="77777777" w:rsidTr="00070F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shd w:val="clear" w:color="auto" w:fill="auto"/>
          </w:tcPr>
          <w:p w14:paraId="4B7021B5" w14:textId="7EF43940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Visceral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WA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weigh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g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bottom w:val="none" w:sz="0" w:space="0" w:color="auto"/>
            </w:tcBorders>
            <w:shd w:val="clear" w:color="auto" w:fill="auto"/>
          </w:tcPr>
          <w:p w14:paraId="27C9F2B3" w14:textId="4DF51981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.8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0.3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shd w:val="clear" w:color="auto" w:fill="auto"/>
          </w:tcPr>
          <w:p w14:paraId="09707D9F" w14:textId="2A6FFB1D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8.9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.4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c</w:t>
            </w:r>
          </w:p>
        </w:tc>
      </w:tr>
      <w:tr w:rsidR="00070F71" w:rsidRPr="00212914" w14:paraId="63A8950E" w14:textId="77777777" w:rsidTr="00070F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8D8207" w14:textId="4AA502A3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Subcutaneous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WA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weigh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g)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64C2099A" w14:textId="7A9CE7F7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2.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0.3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2F74898" w14:textId="6A049DAD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3.4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.6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c</w:t>
            </w:r>
          </w:p>
        </w:tc>
      </w:tr>
      <w:tr w:rsidR="00070F71" w:rsidRPr="00212914" w14:paraId="3DCE9F4C" w14:textId="77777777" w:rsidTr="00070F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shd w:val="clear" w:color="auto" w:fill="auto"/>
          </w:tcPr>
          <w:p w14:paraId="556B2FE0" w14:textId="04D585D5" w:rsidR="00070F71" w:rsidRPr="00070F71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070F71">
              <w:rPr>
                <w:rFonts w:ascii="Book Antiqua" w:hAnsi="Book Antiqua"/>
                <w:b w:val="0"/>
                <w:color w:val="auto"/>
                <w:lang w:val="en-GB"/>
              </w:rPr>
              <w:t>Plasma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070F71">
              <w:rPr>
                <w:rFonts w:ascii="Book Antiqua" w:hAnsi="Book Antiqua"/>
                <w:b w:val="0"/>
                <w:color w:val="auto"/>
                <w:lang w:val="en-GB"/>
              </w:rPr>
              <w:t>level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bottom w:val="none" w:sz="0" w:space="0" w:color="auto"/>
            </w:tcBorders>
            <w:shd w:val="clear" w:color="auto" w:fill="auto"/>
          </w:tcPr>
          <w:p w14:paraId="0C18838A" w14:textId="77777777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color w:val="auto"/>
                <w:lang w:val="en-GB"/>
              </w:rPr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shd w:val="clear" w:color="auto" w:fill="auto"/>
          </w:tcPr>
          <w:p w14:paraId="237AEC79" w14:textId="77777777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color w:val="auto"/>
                <w:lang w:val="en-GB"/>
              </w:rPr>
            </w:pPr>
          </w:p>
        </w:tc>
      </w:tr>
      <w:tr w:rsidR="00070F71" w:rsidRPr="00212914" w14:paraId="4A185695" w14:textId="77777777" w:rsidTr="00070F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AC1E912" w14:textId="2FE0AEAD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Insulin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UI/mL)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C1735CD" w14:textId="1ED956C4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37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177C047" w14:textId="62F0D9C8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78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46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b</w:t>
            </w:r>
          </w:p>
        </w:tc>
      </w:tr>
      <w:tr w:rsidR="00070F71" w:rsidRPr="00212914" w14:paraId="3362F3E8" w14:textId="77777777" w:rsidTr="00070F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shd w:val="clear" w:color="auto" w:fill="auto"/>
          </w:tcPr>
          <w:p w14:paraId="22BE7676" w14:textId="3CAD935A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>
              <w:rPr>
                <w:rFonts w:ascii="Book Antiqua" w:hAnsi="Book Antiqua"/>
                <w:b w:val="0"/>
                <w:color w:val="auto"/>
                <w:lang w:val="en-GB"/>
              </w:rPr>
              <w:t>Glucose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mmol/L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bottom w:val="none" w:sz="0" w:space="0" w:color="auto"/>
            </w:tcBorders>
            <w:shd w:val="clear" w:color="auto" w:fill="auto"/>
          </w:tcPr>
          <w:p w14:paraId="7FD348A8" w14:textId="0CAA91F4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7.</w:t>
            </w:r>
            <w:r>
              <w:rPr>
                <w:rFonts w:ascii="Book Antiqua" w:hAnsi="Book Antiqua"/>
                <w:color w:val="auto"/>
                <w:lang w:val="en-GB"/>
              </w:rPr>
              <w:t>7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0.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shd w:val="clear" w:color="auto" w:fill="auto"/>
          </w:tcPr>
          <w:p w14:paraId="67975349" w14:textId="07B0AA13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8.6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0.2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a</w:t>
            </w:r>
          </w:p>
        </w:tc>
      </w:tr>
      <w:tr w:rsidR="00070F71" w:rsidRPr="00212914" w14:paraId="3E16D939" w14:textId="77777777" w:rsidTr="00070F71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7633E3B2" w14:textId="0C506A73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>
              <w:rPr>
                <w:rFonts w:ascii="Book Antiqua" w:hAnsi="Book Antiqua"/>
                <w:b w:val="0"/>
                <w:color w:val="auto"/>
                <w:lang w:val="en-GB"/>
              </w:rPr>
              <w:t>Triacylglycerols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mmol/L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FB30A64" w14:textId="211FD221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>
              <w:rPr>
                <w:rFonts w:ascii="Book Antiqua" w:hAnsi="Book Antiqua"/>
                <w:b w:val="0"/>
                <w:color w:val="auto"/>
                <w:lang w:val="en-GB"/>
              </w:rPr>
              <w:t>0.7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0.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52A2795D" w14:textId="72F60FF5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>
              <w:rPr>
                <w:rFonts w:ascii="Book Antiqua" w:hAnsi="Book Antiqua"/>
                <w:b w:val="0"/>
                <w:color w:val="auto"/>
                <w:lang w:val="en-GB"/>
              </w:rPr>
              <w:t>1.5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0.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b</w:t>
            </w:r>
          </w:p>
        </w:tc>
      </w:tr>
    </w:tbl>
    <w:p w14:paraId="42E1BC7D" w14:textId="77777777" w:rsidR="00185CB2" w:rsidRDefault="00FE477C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r w:rsidRPr="00212914">
        <w:rPr>
          <w:rFonts w:ascii="Book Antiqua" w:eastAsia="Book Antiqua" w:hAnsi="Book Antiqua" w:cs="Book Antiqua"/>
          <w:lang w:val="en-GB"/>
        </w:rPr>
        <w:t>Significantly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different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rom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ach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corresponding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value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in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lean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t:</w:t>
      </w:r>
      <w:r>
        <w:rPr>
          <w:rFonts w:ascii="Book Antiqua" w:eastAsia="Book Antiqua" w:hAnsi="Book Antiqua" w:cs="Book Antiqua"/>
          <w:lang w:val="en-GB"/>
        </w:rPr>
        <w:t xml:space="preserve"> </w:t>
      </w:r>
    </w:p>
    <w:p w14:paraId="12CA9C0A" w14:textId="77777777" w:rsidR="00185CB2" w:rsidRDefault="00FE477C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proofErr w:type="spellStart"/>
      <w:r w:rsidRPr="00212914">
        <w:rPr>
          <w:rFonts w:ascii="Book Antiqua" w:eastAsia="Book Antiqua" w:hAnsi="Book Antiqua" w:cs="Book Antiqua"/>
          <w:vertAlign w:val="superscript"/>
          <w:lang w:val="en-GB"/>
        </w:rPr>
        <w:t>a</w:t>
      </w:r>
      <w:r w:rsidRPr="00212914">
        <w:rPr>
          <w:rFonts w:ascii="Book Antiqua" w:eastAsia="Book Antiqua" w:hAnsi="Book Antiqua" w:cs="Book Antiqua"/>
          <w:i/>
          <w:lang w:val="en-GB"/>
        </w:rPr>
        <w:t>P</w:t>
      </w:r>
      <w:proofErr w:type="spellEnd"/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&lt;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0.05;</w:t>
      </w:r>
      <w:r>
        <w:rPr>
          <w:rFonts w:ascii="Book Antiqua" w:eastAsia="Book Antiqua" w:hAnsi="Book Antiqua" w:cs="Book Antiqua"/>
          <w:lang w:val="en-GB"/>
        </w:rPr>
        <w:t xml:space="preserve"> </w:t>
      </w:r>
    </w:p>
    <w:p w14:paraId="471A0F2D" w14:textId="77777777" w:rsidR="00185CB2" w:rsidRDefault="00FE477C" w:rsidP="00070F71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GB" w:eastAsia="zh-CN"/>
        </w:rPr>
      </w:pPr>
      <w:proofErr w:type="spellStart"/>
      <w:r w:rsidRPr="00212914">
        <w:rPr>
          <w:rFonts w:ascii="Book Antiqua" w:eastAsia="Book Antiqua" w:hAnsi="Book Antiqua" w:cs="Book Antiqua"/>
          <w:vertAlign w:val="superscript"/>
          <w:lang w:val="en-GB"/>
        </w:rPr>
        <w:t>b</w:t>
      </w:r>
      <w:r w:rsidRPr="00212914">
        <w:rPr>
          <w:rFonts w:ascii="Book Antiqua" w:hAnsi="Book Antiqua"/>
          <w:i/>
          <w:lang w:val="en-GB"/>
        </w:rPr>
        <w:t>P</w:t>
      </w:r>
      <w:proofErr w:type="spellEnd"/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&lt;</w:t>
      </w:r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0.01;</w:t>
      </w:r>
      <w:r>
        <w:rPr>
          <w:rFonts w:ascii="Book Antiqua" w:hAnsi="Book Antiqua"/>
          <w:lang w:val="en-GB"/>
        </w:rPr>
        <w:t xml:space="preserve"> </w:t>
      </w:r>
    </w:p>
    <w:p w14:paraId="1D30E342" w14:textId="77777777" w:rsidR="00185CB2" w:rsidRDefault="00FE477C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proofErr w:type="spellStart"/>
      <w:r w:rsidRPr="00212914">
        <w:rPr>
          <w:rFonts w:ascii="Book Antiqua" w:eastAsia="Book Antiqua" w:hAnsi="Book Antiqua" w:cs="Book Antiqua"/>
          <w:vertAlign w:val="superscript"/>
          <w:lang w:val="en-GB"/>
        </w:rPr>
        <w:t>c</w:t>
      </w:r>
      <w:r w:rsidRPr="00212914">
        <w:rPr>
          <w:rFonts w:ascii="Book Antiqua" w:hAnsi="Book Antiqua"/>
          <w:i/>
          <w:lang w:val="en-GB"/>
        </w:rPr>
        <w:t>P</w:t>
      </w:r>
      <w:proofErr w:type="spellEnd"/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&lt;</w:t>
      </w:r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0.001</w:t>
      </w:r>
      <w:r w:rsidRPr="00212914">
        <w:rPr>
          <w:rFonts w:ascii="Book Antiqua" w:eastAsia="Book Antiqua" w:hAnsi="Book Antiqua" w:cs="Book Antiqua"/>
          <w:lang w:val="en-GB"/>
        </w:rPr>
        <w:t>.</w:t>
      </w:r>
      <w:r>
        <w:rPr>
          <w:rFonts w:ascii="Book Antiqua" w:hAnsi="Book Antiqua" w:cs="Book Antiqua" w:hint="eastAsia"/>
          <w:lang w:val="en-GB" w:eastAsia="zh-CN"/>
        </w:rPr>
        <w:t xml:space="preserve"> </w:t>
      </w:r>
    </w:p>
    <w:p w14:paraId="0D9843E4" w14:textId="09837F49" w:rsidR="00070F71" w:rsidRPr="00212914" w:rsidRDefault="009D5C9C" w:rsidP="00070F71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lang w:val="en-GB"/>
        </w:rPr>
      </w:pPr>
      <w:r w:rsidRPr="009D5C9C">
        <w:rPr>
          <w:rFonts w:ascii="Book Antiqua" w:hAnsi="Book Antiqua"/>
          <w:highlight w:val="yellow"/>
          <w:lang w:val="en-GB"/>
          <w:rPrChange w:id="119" w:author="Liansheng Ma" w:date="2022-01-13T15:42:00Z">
            <w:rPr>
              <w:rFonts w:ascii="Book Antiqua" w:hAnsi="Book Antiqua"/>
              <w:lang w:val="en-GB"/>
            </w:rPr>
          </w:rPrChange>
        </w:rPr>
        <w:t>m</w:t>
      </w:r>
      <w:r w:rsidR="00070F71" w:rsidRPr="00212914">
        <w:rPr>
          <w:rFonts w:ascii="Book Antiqua" w:hAnsi="Book Antiqua"/>
          <w:lang w:val="en-GB"/>
        </w:rPr>
        <w:t>ean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±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SEM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of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the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number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of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rats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indicated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in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parentheses.</w:t>
      </w:r>
      <w:r w:rsidR="005F14FF">
        <w:rPr>
          <w:rFonts w:ascii="Book Antiqua" w:hAnsi="Book Antiqua"/>
          <w:lang w:val="en-GB"/>
        </w:rPr>
        <w:t xml:space="preserve"> </w:t>
      </w:r>
    </w:p>
    <w:p w14:paraId="25712FB0" w14:textId="5706B145" w:rsidR="00070F71" w:rsidRPr="00070F71" w:rsidRDefault="00070F71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b/>
          <w:lang w:val="en-GB" w:eastAsia="zh-CN"/>
        </w:rPr>
      </w:pPr>
      <w:r>
        <w:rPr>
          <w:rFonts w:ascii="Book Antiqua" w:eastAsia="Book Antiqua" w:hAnsi="Book Antiqua" w:cs="Book Antiqua"/>
          <w:lang w:val="en-GB"/>
        </w:rPr>
        <w:br w:type="page"/>
      </w:r>
      <w:r w:rsidRPr="00212914">
        <w:rPr>
          <w:rFonts w:ascii="Book Antiqua" w:eastAsia="Book Antiqua" w:hAnsi="Book Antiqua" w:cs="Book Antiqua"/>
          <w:b/>
          <w:lang w:val="en-GB"/>
        </w:rPr>
        <w:lastRenderedPageBreak/>
        <w:t>Tabl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2</w:t>
      </w:r>
      <w:r w:rsidR="005F14FF">
        <w:rPr>
          <w:rFonts w:ascii="Book Antiqua" w:hAnsi="Book Antiqua" w:cs="Book Antiqua" w:hint="eastAsia"/>
          <w:b/>
          <w:lang w:val="en-GB" w:eastAsia="zh-CN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Imidazolin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binding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site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proofErr w:type="spellStart"/>
      <w:r w:rsidRPr="00212914">
        <w:rPr>
          <w:rFonts w:ascii="Book Antiqua" w:eastAsia="Book Antiqua" w:hAnsi="Book Antiqua" w:cs="Book Antiqua"/>
          <w:b/>
          <w:lang w:val="en-GB"/>
        </w:rPr>
        <w:t>labeled</w:t>
      </w:r>
      <w:proofErr w:type="spellEnd"/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by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 w:rsidRPr="00B85EAE">
        <w:rPr>
          <w:rFonts w:ascii="Book Antiqua" w:eastAsia="Book Antiqua" w:hAnsi="Book Antiqua" w:cs="Book Antiqua"/>
          <w:b/>
          <w:color w:val="000000"/>
          <w:szCs w:val="30"/>
          <w:vertAlign w:val="superscript"/>
        </w:rPr>
        <w:t>3</w:t>
      </w:r>
      <w:r w:rsidR="00B85EAE" w:rsidRPr="00B85EAE">
        <w:rPr>
          <w:rFonts w:ascii="Book Antiqua" w:eastAsia="Book Antiqua" w:hAnsi="Book Antiqua" w:cs="Book Antiqua"/>
          <w:b/>
          <w:color w:val="000000"/>
        </w:rPr>
        <w:t>H</w:t>
      </w:r>
      <w:r w:rsidR="00B85EAE" w:rsidRPr="00B85EAE">
        <w:rPr>
          <w:rFonts w:ascii="Book Antiqua" w:hAnsi="Book Antiqua" w:cs="Book Antiqua"/>
          <w:b/>
          <w:color w:val="000000"/>
          <w:lang w:eastAsia="zh-CN"/>
        </w:rPr>
        <w:t>-</w:t>
      </w:r>
      <w:r w:rsidR="00B85EAE" w:rsidRPr="00B85EAE">
        <w:rPr>
          <w:rFonts w:ascii="Book Antiqua" w:eastAsia="Book Antiqua" w:hAnsi="Book Antiqua" w:cs="Book Antiqua"/>
          <w:b/>
          <w:color w:val="000000"/>
        </w:rPr>
        <w:t>2-(2-benzofuranyl)-2-imidazolin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r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vertAlign w:val="superscript"/>
          <w:lang w:val="en-GB"/>
        </w:rPr>
        <w:t>3</w:t>
      </w:r>
      <w:r w:rsidR="00B85EAE">
        <w:rPr>
          <w:rFonts w:ascii="Book Antiqua" w:eastAsia="Book Antiqua" w:hAnsi="Book Antiqua" w:cs="Book Antiqua"/>
          <w:b/>
          <w:lang w:val="en-GB"/>
        </w:rPr>
        <w:t>H-idazoxan: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>
        <w:rPr>
          <w:rFonts w:ascii="Book Antiqua" w:hAnsi="Book Antiqua" w:cs="Book Antiqua" w:hint="eastAsia"/>
          <w:b/>
          <w:lang w:val="en-GB" w:eastAsia="zh-CN"/>
        </w:rPr>
        <w:t>C</w:t>
      </w:r>
      <w:r w:rsidRPr="00212914">
        <w:rPr>
          <w:rFonts w:ascii="Book Antiqua" w:eastAsia="Book Antiqua" w:hAnsi="Book Antiqua" w:cs="Book Antiqua"/>
          <w:b/>
          <w:lang w:val="en-GB"/>
        </w:rPr>
        <w:t>ompariso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betwee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visceral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and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subcutaneou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 w:rsidRPr="00B85EAE">
        <w:rPr>
          <w:rFonts w:ascii="Book Antiqua" w:eastAsia="Book Antiqua" w:hAnsi="Book Antiqua" w:cs="Book Antiqua"/>
          <w:b/>
          <w:lang w:val="en-GB"/>
        </w:rPr>
        <w:t>whit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 w:rsidRPr="00B85EAE">
        <w:rPr>
          <w:rFonts w:ascii="Book Antiqua" w:eastAsia="Book Antiqua" w:hAnsi="Book Antiqua" w:cs="Book Antiqua"/>
          <w:b/>
          <w:lang w:val="en-GB"/>
        </w:rPr>
        <w:t>adipos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 w:rsidRPr="00B85EAE">
        <w:rPr>
          <w:rFonts w:ascii="Book Antiqua" w:eastAsia="Book Antiqua" w:hAnsi="Book Antiqua" w:cs="Book Antiqua"/>
          <w:b/>
          <w:lang w:val="en-GB"/>
        </w:rPr>
        <w:t>tissue</w:t>
      </w:r>
      <w:r w:rsidR="00D4690B">
        <w:rPr>
          <w:rFonts w:ascii="Book Antiqua" w:eastAsia="Book Antiqua" w:hAnsi="Book Antiqua" w:cs="Book Antiqua"/>
          <w:b/>
          <w:lang w:val="en-GB"/>
        </w:rPr>
        <w:t>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f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lea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and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bes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rat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</w:p>
    <w:tbl>
      <w:tblPr>
        <w:tblStyle w:val="1"/>
        <w:tblW w:w="9180" w:type="dxa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2518"/>
        <w:gridCol w:w="1559"/>
        <w:gridCol w:w="1843"/>
        <w:gridCol w:w="1701"/>
        <w:gridCol w:w="1559"/>
      </w:tblGrid>
      <w:tr w:rsidR="00B85EAE" w:rsidRPr="009C3928" w14:paraId="6DD433B4" w14:textId="77777777" w:rsidTr="009C39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23F2CB6" w14:textId="36E3A7E1" w:rsidR="00B85EAE" w:rsidRPr="009C3928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auto"/>
                <w:lang w:val="en-GB" w:eastAsia="zh-CN"/>
              </w:rPr>
            </w:pPr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br w:type="page"/>
              <w:t>Radioligand</w:t>
            </w:r>
            <w:r w:rsidR="005F14FF">
              <w:rPr>
                <w:rFonts w:ascii="Book Antiqua" w:hAnsi="Book Antiqua"/>
                <w:b/>
                <w:color w:val="auto"/>
                <w:lang w:val="en-GB"/>
              </w:rPr>
              <w:t xml:space="preserve"> </w:t>
            </w:r>
            <w:r w:rsidR="009C3928" w:rsidRPr="009C3928">
              <w:rPr>
                <w:rFonts w:ascii="Book Antiqua" w:hAnsi="Book Antiqua" w:hint="eastAsia"/>
                <w:b/>
                <w:color w:val="auto"/>
                <w:lang w:val="en-GB" w:eastAsia="zh-CN"/>
              </w:rPr>
              <w:t>g</w:t>
            </w:r>
            <w:r w:rsidR="009C3928" w:rsidRPr="009C3928">
              <w:rPr>
                <w:rFonts w:ascii="Book Antiqua" w:hAnsi="Book Antiqua"/>
                <w:b/>
                <w:color w:val="auto"/>
                <w:lang w:val="en-GB"/>
              </w:rPr>
              <w:t>enotype</w:t>
            </w:r>
          </w:p>
        </w:tc>
        <w:tc>
          <w:tcPr>
            <w:tcW w:w="340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A2F751" w14:textId="77777777" w:rsidR="00B85EAE" w:rsidRPr="009C3928" w:rsidRDefault="00B85EAE" w:rsidP="00B85EAE">
            <w:pPr>
              <w:adjustRightIn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/>
                <w:lang w:val="en-GB" w:eastAsia="zh-CN"/>
              </w:rPr>
            </w:pPr>
            <w:r w:rsidRPr="009C3928">
              <w:rPr>
                <w:rFonts w:ascii="Book Antiqua" w:eastAsia="Book Antiqua" w:hAnsi="Book Antiqua" w:cs="Book Antiqua"/>
                <w:b/>
                <w:vertAlign w:val="superscript"/>
                <w:lang w:val="en-GB"/>
              </w:rPr>
              <w:t>3</w:t>
            </w:r>
            <w:r w:rsidR="009C3928">
              <w:rPr>
                <w:rFonts w:ascii="Book Antiqua" w:eastAsia="Book Antiqua" w:hAnsi="Book Antiqua" w:cs="Book Antiqua"/>
                <w:b/>
                <w:lang w:val="en-GB"/>
              </w:rPr>
              <w:t>H</w:t>
            </w:r>
            <w:r w:rsidRPr="009C3928">
              <w:rPr>
                <w:rFonts w:ascii="Book Antiqua" w:eastAsia="Book Antiqua" w:hAnsi="Book Antiqua" w:cs="Book Antiqua"/>
                <w:b/>
                <w:lang w:val="en-GB"/>
              </w:rPr>
              <w:t>-BFI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26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F6B6EC" w14:textId="191B7975" w:rsidR="00B85EAE" w:rsidRPr="009C3928" w:rsidRDefault="00B85EAE" w:rsidP="00B85EAE">
            <w:pPr>
              <w:adjustRightInd w:val="0"/>
              <w:spacing w:line="360" w:lineRule="auto"/>
              <w:jc w:val="both"/>
              <w:rPr>
                <w:rFonts w:ascii="Book Antiqua" w:hAnsi="Book Antiqua"/>
                <w:b/>
                <w:lang w:val="en-GB" w:eastAsia="zh-CN"/>
              </w:rPr>
            </w:pPr>
            <w:r w:rsidRPr="009C3928">
              <w:rPr>
                <w:rFonts w:ascii="Book Antiqua" w:eastAsia="Book Antiqua" w:hAnsi="Book Antiqua" w:cs="Book Antiqua"/>
                <w:b/>
                <w:vertAlign w:val="superscript"/>
                <w:lang w:val="en-GB"/>
              </w:rPr>
              <w:t>3</w:t>
            </w:r>
            <w:r w:rsidR="009C3928">
              <w:rPr>
                <w:rFonts w:ascii="Book Antiqua" w:eastAsia="Book Antiqua" w:hAnsi="Book Antiqua" w:cs="Book Antiqua"/>
                <w:b/>
                <w:lang w:val="en-GB"/>
              </w:rPr>
              <w:t>H</w:t>
            </w:r>
            <w:r w:rsidRPr="009C3928">
              <w:rPr>
                <w:rFonts w:ascii="Book Antiqua" w:eastAsia="Book Antiqua" w:hAnsi="Book Antiqua" w:cs="Book Antiqua"/>
                <w:b/>
                <w:lang w:val="en-GB"/>
              </w:rPr>
              <w:t>-idazoxan</w:t>
            </w:r>
            <w:r w:rsidR="005F14FF">
              <w:rPr>
                <w:rFonts w:ascii="Book Antiqua" w:hAnsi="Book Antiqua" w:cs="Book Antiqua" w:hint="eastAsia"/>
                <w:b/>
                <w:lang w:val="en-GB" w:eastAsia="zh-CN"/>
              </w:rPr>
              <w:t xml:space="preserve"> </w:t>
            </w:r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+</w:t>
            </w:r>
            <w:r w:rsidR="005F14FF">
              <w:rPr>
                <w:rFonts w:ascii="Book Antiqua" w:hAnsi="Book Antiqua"/>
                <w:b/>
                <w:color w:val="auto"/>
                <w:lang w:val="en-GB"/>
              </w:rPr>
              <w:t xml:space="preserve"> </w:t>
            </w:r>
            <w:proofErr w:type="spellStart"/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rauwolscine</w:t>
            </w:r>
            <w:proofErr w:type="spellEnd"/>
            <w:r w:rsidR="005F14FF">
              <w:rPr>
                <w:rFonts w:ascii="Book Antiqua" w:hAnsi="Book Antiqua"/>
                <w:b/>
                <w:color w:val="auto"/>
                <w:lang w:val="en-GB"/>
              </w:rPr>
              <w:t xml:space="preserve"> </w:t>
            </w:r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10</w:t>
            </w:r>
            <w:r w:rsidR="005F14FF">
              <w:rPr>
                <w:rFonts w:ascii="Book Antiqua" w:hAnsi="Book Antiqua"/>
                <w:b/>
                <w:color w:val="auto"/>
                <w:lang w:val="en-GB"/>
              </w:rPr>
              <w:t xml:space="preserve"> </w:t>
            </w:r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µmol/L</w:t>
            </w:r>
          </w:p>
        </w:tc>
      </w:tr>
      <w:tr w:rsidR="00B85EAE" w:rsidRPr="00B85EAE" w14:paraId="292F458A" w14:textId="77777777" w:rsidTr="009C3928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0D07489" w14:textId="77777777" w:rsidR="00B85EAE" w:rsidRPr="00B85EAE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auto"/>
                <w:lang w:val="en-GB" w:eastAsia="zh-CN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134DDC" w14:textId="77777777" w:rsidR="00B85EAE" w:rsidRPr="00B85EAE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/>
                <w:color w:val="auto"/>
                <w:lang w:val="en-GB"/>
              </w:rPr>
            </w:pPr>
            <w:r w:rsidRPr="00B85EAE">
              <w:rPr>
                <w:rFonts w:ascii="Book Antiqua" w:hAnsi="Book Antiqua"/>
                <w:b/>
                <w:color w:val="auto"/>
                <w:lang w:val="en-GB"/>
              </w:rPr>
              <w:t>le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9EE38F" w14:textId="77777777" w:rsidR="00B85EAE" w:rsidRPr="00B85EAE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auto"/>
                <w:lang w:val="en-GB"/>
              </w:rPr>
            </w:pPr>
            <w:r w:rsidRPr="00B85EAE">
              <w:rPr>
                <w:rFonts w:ascii="Book Antiqua" w:hAnsi="Book Antiqua"/>
                <w:b/>
                <w:color w:val="auto"/>
                <w:lang w:val="en-GB"/>
              </w:rPr>
              <w:t>obes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8CED2C" w14:textId="77777777" w:rsidR="00B85EAE" w:rsidRPr="00B85EAE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/>
                <w:color w:val="auto"/>
                <w:lang w:val="en-GB"/>
              </w:rPr>
            </w:pPr>
            <w:r w:rsidRPr="00B85EAE">
              <w:rPr>
                <w:rFonts w:ascii="Book Antiqua" w:hAnsi="Book Antiqua"/>
                <w:b/>
                <w:color w:val="auto"/>
                <w:lang w:val="en-GB"/>
              </w:rPr>
              <w:t>le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736D27" w14:textId="77777777" w:rsidR="00B85EAE" w:rsidRPr="00B85EAE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auto"/>
                <w:lang w:val="en-GB"/>
              </w:rPr>
            </w:pPr>
            <w:r w:rsidRPr="00B85EAE">
              <w:rPr>
                <w:rFonts w:ascii="Book Antiqua" w:hAnsi="Book Antiqua"/>
                <w:b/>
                <w:color w:val="auto"/>
                <w:lang w:val="en-GB"/>
              </w:rPr>
              <w:t>obese</w:t>
            </w:r>
          </w:p>
        </w:tc>
      </w:tr>
      <w:tr w:rsidR="00B85EAE" w:rsidRPr="00212914" w14:paraId="109663D7" w14:textId="77777777" w:rsidTr="009C39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tcBorders>
              <w:top w:val="single" w:sz="4" w:space="0" w:color="auto"/>
            </w:tcBorders>
            <w:shd w:val="clear" w:color="auto" w:fill="auto"/>
          </w:tcPr>
          <w:p w14:paraId="158B86D8" w14:textId="77777777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</w:p>
        </w:tc>
        <w:tc>
          <w:tcPr>
            <w:tcW w:w="6662" w:type="dxa"/>
            <w:gridSpan w:val="4"/>
            <w:tcBorders>
              <w:top w:val="single" w:sz="4" w:space="0" w:color="auto"/>
            </w:tcBorders>
            <w:shd w:val="clear" w:color="auto" w:fill="auto"/>
          </w:tcPr>
          <w:p w14:paraId="24C0B96D" w14:textId="36E569B8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Visceral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WAT</w:t>
            </w:r>
          </w:p>
        </w:tc>
      </w:tr>
      <w:tr w:rsidR="00B85EAE" w:rsidRPr="00212914" w14:paraId="14F42627" w14:textId="77777777" w:rsidTr="00B85EAE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7480EF64" w14:textId="0D70AD3D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proofErr w:type="spellStart"/>
            <w:r w:rsidRPr="00212914">
              <w:rPr>
                <w:rFonts w:ascii="Book Antiqua" w:hAnsi="Book Antiqua"/>
                <w:color w:val="auto"/>
                <w:lang w:val="en-GB"/>
              </w:rPr>
              <w:t>Bmax</w:t>
            </w:r>
            <w:proofErr w:type="spellEnd"/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</w:t>
            </w:r>
            <w:proofErr w:type="spellStart"/>
            <w:r w:rsidRPr="00212914">
              <w:rPr>
                <w:rFonts w:ascii="Book Antiqua" w:hAnsi="Book Antiqua"/>
                <w:color w:val="auto"/>
                <w:lang w:val="en-GB"/>
              </w:rPr>
              <w:t>fmol</w:t>
            </w:r>
            <w:proofErr w:type="spellEnd"/>
            <w:r w:rsidRPr="00212914">
              <w:rPr>
                <w:rFonts w:ascii="Book Antiqua" w:hAnsi="Book Antiqua"/>
                <w:color w:val="auto"/>
                <w:lang w:val="en-GB"/>
              </w:rPr>
              <w:t>/mg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protein)</w:t>
            </w:r>
          </w:p>
        </w:tc>
        <w:tc>
          <w:tcPr>
            <w:tcW w:w="1559" w:type="dxa"/>
            <w:shd w:val="clear" w:color="auto" w:fill="auto"/>
          </w:tcPr>
          <w:p w14:paraId="116CC9B0" w14:textId="46882F4D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608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3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3" w:type="dxa"/>
            <w:shd w:val="clear" w:color="auto" w:fill="auto"/>
          </w:tcPr>
          <w:p w14:paraId="1582303E" w14:textId="30CC2571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46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7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08</w:t>
            </w:r>
            <w:r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c</w:t>
            </w:r>
          </w:p>
        </w:tc>
        <w:tc>
          <w:tcPr>
            <w:tcW w:w="1701" w:type="dxa"/>
            <w:shd w:val="clear" w:color="auto" w:fill="auto"/>
          </w:tcPr>
          <w:p w14:paraId="3E81830E" w14:textId="23D4B761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232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098D8356" w14:textId="45C88D83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268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108</w:t>
            </w:r>
            <w:r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c</w:t>
            </w:r>
          </w:p>
        </w:tc>
      </w:tr>
      <w:tr w:rsidR="00B85EAE" w:rsidRPr="00212914" w14:paraId="6E392F9D" w14:textId="77777777" w:rsidTr="00B85E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75686A93" w14:textId="552ED7F8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K</w:t>
            </w:r>
            <w:r w:rsidRPr="00212914">
              <w:rPr>
                <w:rFonts w:ascii="Book Antiqua" w:hAnsi="Book Antiqua"/>
                <w:color w:val="auto"/>
                <w:vertAlign w:val="subscript"/>
                <w:lang w:val="en-GB"/>
              </w:rPr>
              <w:t>D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nmol/L)</w:t>
            </w:r>
          </w:p>
        </w:tc>
        <w:tc>
          <w:tcPr>
            <w:tcW w:w="1559" w:type="dxa"/>
            <w:shd w:val="clear" w:color="auto" w:fill="auto"/>
          </w:tcPr>
          <w:p w14:paraId="41CD8363" w14:textId="506A03E3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8.9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.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3" w:type="dxa"/>
            <w:shd w:val="clear" w:color="auto" w:fill="auto"/>
          </w:tcPr>
          <w:p w14:paraId="04363BB8" w14:textId="62A5528C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6.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0.5</w:t>
            </w:r>
          </w:p>
        </w:tc>
        <w:tc>
          <w:tcPr>
            <w:tcW w:w="1701" w:type="dxa"/>
            <w:shd w:val="clear" w:color="auto" w:fill="auto"/>
          </w:tcPr>
          <w:p w14:paraId="2F9DB1A6" w14:textId="20D5A9E4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6.9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.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4FB502CC" w14:textId="34B45A2C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7.6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.6</w:t>
            </w:r>
          </w:p>
        </w:tc>
      </w:tr>
      <w:tr w:rsidR="00B85EAE" w:rsidRPr="00212914" w14:paraId="4594B824" w14:textId="77777777" w:rsidTr="00B85EAE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22E47C45" w14:textId="7F6E8595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proteins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µg/assay)</w:t>
            </w:r>
          </w:p>
        </w:tc>
        <w:tc>
          <w:tcPr>
            <w:tcW w:w="1559" w:type="dxa"/>
            <w:shd w:val="clear" w:color="auto" w:fill="auto"/>
          </w:tcPr>
          <w:p w14:paraId="32801BA3" w14:textId="57E75520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4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3" w:type="dxa"/>
            <w:shd w:val="clear" w:color="auto" w:fill="auto"/>
          </w:tcPr>
          <w:p w14:paraId="77B11B5F" w14:textId="2315F39D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49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</w:t>
            </w:r>
          </w:p>
        </w:tc>
        <w:tc>
          <w:tcPr>
            <w:tcW w:w="1701" w:type="dxa"/>
            <w:shd w:val="clear" w:color="auto" w:fill="auto"/>
          </w:tcPr>
          <w:p w14:paraId="6073FF93" w14:textId="0F3764F3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34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5D20922D" w14:textId="230D0D71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46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</w:t>
            </w:r>
          </w:p>
        </w:tc>
      </w:tr>
      <w:tr w:rsidR="00B85EAE" w:rsidRPr="00212914" w14:paraId="04B1B21A" w14:textId="77777777" w:rsidTr="00B85E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75691737" w14:textId="77777777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</w:p>
        </w:tc>
        <w:tc>
          <w:tcPr>
            <w:tcW w:w="6662" w:type="dxa"/>
            <w:gridSpan w:val="4"/>
            <w:shd w:val="clear" w:color="auto" w:fill="auto"/>
          </w:tcPr>
          <w:p w14:paraId="5BAC8686" w14:textId="3830400A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Subcutaneous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WAT</w:t>
            </w:r>
          </w:p>
        </w:tc>
      </w:tr>
      <w:tr w:rsidR="00B85EAE" w:rsidRPr="00212914" w14:paraId="34C88DB8" w14:textId="77777777" w:rsidTr="00B85EAE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300A46BE" w14:textId="473AC2F7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proofErr w:type="spellStart"/>
            <w:r w:rsidRPr="00212914">
              <w:rPr>
                <w:rFonts w:ascii="Book Antiqua" w:hAnsi="Book Antiqua"/>
                <w:color w:val="auto"/>
                <w:lang w:val="en-GB"/>
              </w:rPr>
              <w:t>Bmax</w:t>
            </w:r>
            <w:proofErr w:type="spellEnd"/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</w:t>
            </w:r>
            <w:proofErr w:type="spellStart"/>
            <w:r w:rsidRPr="00212914">
              <w:rPr>
                <w:rFonts w:ascii="Book Antiqua" w:hAnsi="Book Antiqua"/>
                <w:color w:val="auto"/>
                <w:lang w:val="en-GB"/>
              </w:rPr>
              <w:t>fmol</w:t>
            </w:r>
            <w:proofErr w:type="spellEnd"/>
            <w:r w:rsidRPr="00212914">
              <w:rPr>
                <w:rFonts w:ascii="Book Antiqua" w:hAnsi="Book Antiqua"/>
                <w:color w:val="auto"/>
                <w:lang w:val="en-GB"/>
              </w:rPr>
              <w:t>/mg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protein)</w:t>
            </w:r>
          </w:p>
        </w:tc>
        <w:tc>
          <w:tcPr>
            <w:tcW w:w="1559" w:type="dxa"/>
            <w:shd w:val="clear" w:color="auto" w:fill="auto"/>
          </w:tcPr>
          <w:p w14:paraId="1548C2D0" w14:textId="69921B68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309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2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3" w:type="dxa"/>
            <w:shd w:val="clear" w:color="auto" w:fill="auto"/>
          </w:tcPr>
          <w:p w14:paraId="23666C99" w14:textId="5C294435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1046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12</w:t>
            </w:r>
            <w:r w:rsidR="00B85EAE"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c</w:t>
            </w:r>
          </w:p>
        </w:tc>
        <w:tc>
          <w:tcPr>
            <w:tcW w:w="1701" w:type="dxa"/>
            <w:shd w:val="clear" w:color="auto" w:fill="auto"/>
          </w:tcPr>
          <w:p w14:paraId="2B60E48D" w14:textId="08265F9B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212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3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3F2CCD30" w14:textId="470DBE12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914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53</w:t>
            </w:r>
            <w:r w:rsidR="00B85EAE"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c</w:t>
            </w:r>
          </w:p>
        </w:tc>
      </w:tr>
      <w:tr w:rsidR="00B85EAE" w:rsidRPr="00212914" w14:paraId="1FFE1697" w14:textId="77777777" w:rsidTr="00B85E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0CF1992C" w14:textId="6F4048EB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K</w:t>
            </w:r>
            <w:r w:rsidRPr="00212914">
              <w:rPr>
                <w:rFonts w:ascii="Book Antiqua" w:hAnsi="Book Antiqua"/>
                <w:color w:val="auto"/>
                <w:vertAlign w:val="subscript"/>
                <w:lang w:val="en-GB"/>
              </w:rPr>
              <w:t>D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nmol/L)</w:t>
            </w:r>
          </w:p>
        </w:tc>
        <w:tc>
          <w:tcPr>
            <w:tcW w:w="1559" w:type="dxa"/>
            <w:shd w:val="clear" w:color="auto" w:fill="auto"/>
          </w:tcPr>
          <w:p w14:paraId="2B8DF1D8" w14:textId="5EAE54CC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9.3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0.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3" w:type="dxa"/>
            <w:shd w:val="clear" w:color="auto" w:fill="auto"/>
          </w:tcPr>
          <w:p w14:paraId="7F83C288" w14:textId="7BCA6094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5.7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1.2</w:t>
            </w:r>
          </w:p>
        </w:tc>
        <w:tc>
          <w:tcPr>
            <w:tcW w:w="1701" w:type="dxa"/>
            <w:shd w:val="clear" w:color="auto" w:fill="auto"/>
          </w:tcPr>
          <w:p w14:paraId="7CCADE27" w14:textId="30974202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22.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2.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0DB97D06" w14:textId="1C8C8872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16.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3.1</w:t>
            </w:r>
          </w:p>
        </w:tc>
      </w:tr>
      <w:tr w:rsidR="00B85EAE" w:rsidRPr="00212914" w14:paraId="55EDC3F0" w14:textId="77777777" w:rsidTr="00B85EAE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71B5564D" w14:textId="033E8EB4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proteins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µg/assay)</w:t>
            </w:r>
          </w:p>
        </w:tc>
        <w:tc>
          <w:tcPr>
            <w:tcW w:w="1559" w:type="dxa"/>
            <w:shd w:val="clear" w:color="auto" w:fill="auto"/>
          </w:tcPr>
          <w:p w14:paraId="54BCB1B2" w14:textId="1B4FAEF9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5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1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843" w:type="dxa"/>
            <w:shd w:val="clear" w:color="auto" w:fill="auto"/>
          </w:tcPr>
          <w:p w14:paraId="65F9DEE4" w14:textId="77823C33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83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12</w:t>
            </w:r>
            <w:r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a</w:t>
            </w:r>
          </w:p>
        </w:tc>
        <w:tc>
          <w:tcPr>
            <w:tcW w:w="1701" w:type="dxa"/>
            <w:shd w:val="clear" w:color="auto" w:fill="auto"/>
          </w:tcPr>
          <w:p w14:paraId="3DE8B9E1" w14:textId="5AB91DEE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51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7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559" w:type="dxa"/>
            <w:shd w:val="clear" w:color="auto" w:fill="auto"/>
          </w:tcPr>
          <w:p w14:paraId="242FB98B" w14:textId="0815DC6E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83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12</w:t>
            </w:r>
            <w:r w:rsidR="00B85EAE"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a</w:t>
            </w:r>
          </w:p>
        </w:tc>
      </w:tr>
    </w:tbl>
    <w:p w14:paraId="09304EB7" w14:textId="77777777" w:rsidR="00185CB2" w:rsidRDefault="00FE477C" w:rsidP="00796F33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r w:rsidRPr="00212914">
        <w:rPr>
          <w:rFonts w:ascii="Book Antiqua" w:eastAsia="Book Antiqua" w:hAnsi="Book Antiqua" w:cs="Book Antiqua"/>
          <w:lang w:val="en-GB"/>
        </w:rPr>
        <w:t>Significantly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different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rom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ach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corresponding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value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in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lean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t:</w:t>
      </w:r>
      <w:r>
        <w:rPr>
          <w:rFonts w:ascii="Book Antiqua" w:eastAsia="Book Antiqua" w:hAnsi="Book Antiqua" w:cs="Book Antiqua"/>
          <w:lang w:val="en-GB"/>
        </w:rPr>
        <w:t xml:space="preserve"> </w:t>
      </w:r>
    </w:p>
    <w:p w14:paraId="008BA20D" w14:textId="77777777" w:rsidR="00185CB2" w:rsidRDefault="00FE477C" w:rsidP="00796F33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proofErr w:type="spellStart"/>
      <w:r w:rsidRPr="00212914">
        <w:rPr>
          <w:rFonts w:ascii="Book Antiqua" w:eastAsia="Book Antiqua" w:hAnsi="Book Antiqua" w:cs="Book Antiqua"/>
          <w:vertAlign w:val="superscript"/>
          <w:lang w:val="en-GB"/>
        </w:rPr>
        <w:t>a</w:t>
      </w:r>
      <w:r w:rsidRPr="00212914">
        <w:rPr>
          <w:rFonts w:ascii="Book Antiqua" w:eastAsia="Book Antiqua" w:hAnsi="Book Antiqua" w:cs="Book Antiqua"/>
          <w:i/>
          <w:lang w:val="en-GB"/>
        </w:rPr>
        <w:t>P</w:t>
      </w:r>
      <w:proofErr w:type="spellEnd"/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&lt;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0.05;</w:t>
      </w:r>
      <w:r>
        <w:rPr>
          <w:rFonts w:ascii="Book Antiqua" w:eastAsia="Book Antiqua" w:hAnsi="Book Antiqua" w:cs="Book Antiqua"/>
          <w:lang w:val="en-GB"/>
        </w:rPr>
        <w:t xml:space="preserve"> </w:t>
      </w:r>
    </w:p>
    <w:p w14:paraId="7C446D59" w14:textId="77777777" w:rsidR="00185CB2" w:rsidRDefault="00FE477C" w:rsidP="00796F33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proofErr w:type="spellStart"/>
      <w:r w:rsidRPr="00212914">
        <w:rPr>
          <w:rFonts w:ascii="Book Antiqua" w:hAnsi="Book Antiqua"/>
          <w:vertAlign w:val="superscript"/>
          <w:lang w:val="en-GB"/>
        </w:rPr>
        <w:t>c</w:t>
      </w:r>
      <w:r w:rsidRPr="00212914">
        <w:rPr>
          <w:rFonts w:ascii="Book Antiqua" w:hAnsi="Book Antiqua"/>
          <w:i/>
          <w:lang w:val="en-GB"/>
        </w:rPr>
        <w:t>P</w:t>
      </w:r>
      <w:proofErr w:type="spellEnd"/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&lt;</w:t>
      </w:r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0.001</w:t>
      </w:r>
      <w:r w:rsidRPr="00212914">
        <w:rPr>
          <w:rFonts w:ascii="Book Antiqua" w:eastAsia="Book Antiqua" w:hAnsi="Book Antiqua" w:cs="Book Antiqua"/>
          <w:lang w:val="en-GB"/>
        </w:rPr>
        <w:t>.</w:t>
      </w:r>
      <w:r>
        <w:rPr>
          <w:rFonts w:ascii="Book Antiqua" w:hAnsi="Book Antiqua" w:cs="Book Antiqua" w:hint="eastAsia"/>
          <w:lang w:val="en-GB" w:eastAsia="zh-CN"/>
        </w:rPr>
        <w:t xml:space="preserve"> </w:t>
      </w:r>
    </w:p>
    <w:p w14:paraId="1D82C21B" w14:textId="6823DCFD" w:rsidR="00A77B3E" w:rsidRPr="00796F33" w:rsidRDefault="00070F71" w:rsidP="00796F33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r w:rsidRPr="00212914">
        <w:rPr>
          <w:rFonts w:ascii="Book Antiqua" w:eastAsia="Book Antiqua" w:hAnsi="Book Antiqua" w:cs="Book Antiqua"/>
          <w:lang w:val="en-GB"/>
        </w:rPr>
        <w:t>Th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maximal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binding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value,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proofErr w:type="spellStart"/>
      <w:r w:rsidRPr="00212914">
        <w:rPr>
          <w:rFonts w:ascii="Book Antiqua" w:eastAsia="Book Antiqua" w:hAnsi="Book Antiqua" w:cs="Book Antiqua"/>
          <w:lang w:val="en-GB"/>
        </w:rPr>
        <w:t>B</w:t>
      </w:r>
      <w:r w:rsidRPr="00212914">
        <w:rPr>
          <w:rFonts w:ascii="Book Antiqua" w:eastAsia="Book Antiqua" w:hAnsi="Book Antiqua" w:cs="Book Antiqua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xpress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proofErr w:type="spellStart"/>
      <w:r w:rsidRPr="00212914">
        <w:rPr>
          <w:rFonts w:ascii="Book Antiqua" w:eastAsia="Book Antiqua" w:hAnsi="Book Antiqua" w:cs="Book Antiqua"/>
          <w:lang w:val="en-GB"/>
        </w:rPr>
        <w:t>fmol</w:t>
      </w:r>
      <w:proofErr w:type="spellEnd"/>
      <w:r w:rsidRPr="00212914">
        <w:rPr>
          <w:rFonts w:ascii="Book Antiqua" w:eastAsia="Book Antiqua" w:hAnsi="Book Antiqua" w:cs="Book Antiqua"/>
          <w:lang w:val="en-GB"/>
        </w:rPr>
        <w:t>/mg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proteins,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n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ffinity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constant,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K</w:t>
      </w:r>
      <w:r w:rsidRPr="00212914">
        <w:rPr>
          <w:rFonts w:ascii="Book Antiqua" w:eastAsia="Book Antiqua" w:hAnsi="Book Antiqua" w:cs="Book Antiqua"/>
          <w:vertAlign w:val="subscript"/>
          <w:lang w:val="en-GB"/>
        </w:rPr>
        <w:t>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xpress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nmol/L,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wer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calculat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rom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thre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independent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proofErr w:type="spellStart"/>
      <w:r w:rsidRPr="00212914">
        <w:rPr>
          <w:rFonts w:ascii="Book Antiqua" w:eastAsia="Book Antiqua" w:hAnsi="Book Antiqua" w:cs="Book Antiqua"/>
          <w:lang w:val="en-GB"/>
        </w:rPr>
        <w:t>Scatchard</w:t>
      </w:r>
      <w:proofErr w:type="spellEnd"/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plot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built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or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ach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radioligand.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Th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mean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quantity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of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membran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protein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us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per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ssay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tub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i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lso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report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or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ach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whit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dipos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tissu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natomical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location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n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radioligand.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</w:p>
    <w:sectPr w:rsidR="00A77B3E" w:rsidRPr="00796F3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9C24E4" w14:textId="77777777" w:rsidR="00656FEA" w:rsidRDefault="00656FEA" w:rsidP="006E06CD">
      <w:r>
        <w:separator/>
      </w:r>
    </w:p>
  </w:endnote>
  <w:endnote w:type="continuationSeparator" w:id="0">
    <w:p w14:paraId="0A1CED90" w14:textId="77777777" w:rsidR="00656FEA" w:rsidRDefault="00656FEA" w:rsidP="006E06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ECCE1F" w14:textId="77777777" w:rsidR="00656FEA" w:rsidRDefault="00656FEA" w:rsidP="006E06CD">
      <w:r>
        <w:separator/>
      </w:r>
    </w:p>
  </w:footnote>
  <w:footnote w:type="continuationSeparator" w:id="0">
    <w:p w14:paraId="0A63A278" w14:textId="77777777" w:rsidR="00656FEA" w:rsidRDefault="00656FEA" w:rsidP="006E06CD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069F8"/>
    <w:rsid w:val="000078A1"/>
    <w:rsid w:val="00042F71"/>
    <w:rsid w:val="00057EC3"/>
    <w:rsid w:val="000668CF"/>
    <w:rsid w:val="00070F71"/>
    <w:rsid w:val="000752C3"/>
    <w:rsid w:val="00087701"/>
    <w:rsid w:val="000D3250"/>
    <w:rsid w:val="000E78A5"/>
    <w:rsid w:val="000F5650"/>
    <w:rsid w:val="00112255"/>
    <w:rsid w:val="00133DB2"/>
    <w:rsid w:val="00151678"/>
    <w:rsid w:val="0016189B"/>
    <w:rsid w:val="001764C3"/>
    <w:rsid w:val="001778A0"/>
    <w:rsid w:val="00185CB2"/>
    <w:rsid w:val="001B6138"/>
    <w:rsid w:val="001C6484"/>
    <w:rsid w:val="001C69DD"/>
    <w:rsid w:val="001D15F9"/>
    <w:rsid w:val="00237141"/>
    <w:rsid w:val="0023788B"/>
    <w:rsid w:val="002422FD"/>
    <w:rsid w:val="00263741"/>
    <w:rsid w:val="00264522"/>
    <w:rsid w:val="00283688"/>
    <w:rsid w:val="002A7491"/>
    <w:rsid w:val="002F0B67"/>
    <w:rsid w:val="002F49BC"/>
    <w:rsid w:val="00351D29"/>
    <w:rsid w:val="00373FBC"/>
    <w:rsid w:val="003B1A80"/>
    <w:rsid w:val="003C0B71"/>
    <w:rsid w:val="003C62D6"/>
    <w:rsid w:val="003D25F5"/>
    <w:rsid w:val="00413801"/>
    <w:rsid w:val="00427F72"/>
    <w:rsid w:val="00442E38"/>
    <w:rsid w:val="00487D07"/>
    <w:rsid w:val="004A3E3C"/>
    <w:rsid w:val="004A3FC1"/>
    <w:rsid w:val="004D3D54"/>
    <w:rsid w:val="004E6866"/>
    <w:rsid w:val="004F49F1"/>
    <w:rsid w:val="004F6B2C"/>
    <w:rsid w:val="005012C3"/>
    <w:rsid w:val="00533B0C"/>
    <w:rsid w:val="005B5258"/>
    <w:rsid w:val="005D7941"/>
    <w:rsid w:val="005F14FF"/>
    <w:rsid w:val="006434D6"/>
    <w:rsid w:val="006545EE"/>
    <w:rsid w:val="00656FEA"/>
    <w:rsid w:val="006A265D"/>
    <w:rsid w:val="006A6FB5"/>
    <w:rsid w:val="006E06CD"/>
    <w:rsid w:val="006E7812"/>
    <w:rsid w:val="00717DE3"/>
    <w:rsid w:val="007541E9"/>
    <w:rsid w:val="007843B8"/>
    <w:rsid w:val="00796F33"/>
    <w:rsid w:val="007D277B"/>
    <w:rsid w:val="007D5A0A"/>
    <w:rsid w:val="007F26C7"/>
    <w:rsid w:val="00824779"/>
    <w:rsid w:val="008A30D4"/>
    <w:rsid w:val="008A534B"/>
    <w:rsid w:val="008C1B0B"/>
    <w:rsid w:val="008F1810"/>
    <w:rsid w:val="009133F6"/>
    <w:rsid w:val="00926EC6"/>
    <w:rsid w:val="0094057C"/>
    <w:rsid w:val="009926BD"/>
    <w:rsid w:val="009A0244"/>
    <w:rsid w:val="009A4ABC"/>
    <w:rsid w:val="009A576A"/>
    <w:rsid w:val="009A58DF"/>
    <w:rsid w:val="009B38C5"/>
    <w:rsid w:val="009B5F4E"/>
    <w:rsid w:val="009C3928"/>
    <w:rsid w:val="009D5C9C"/>
    <w:rsid w:val="00A10EFE"/>
    <w:rsid w:val="00A23A63"/>
    <w:rsid w:val="00A266AD"/>
    <w:rsid w:val="00A41880"/>
    <w:rsid w:val="00A77B3E"/>
    <w:rsid w:val="00A8472D"/>
    <w:rsid w:val="00AD4D93"/>
    <w:rsid w:val="00B01D6A"/>
    <w:rsid w:val="00B23BC6"/>
    <w:rsid w:val="00B2460A"/>
    <w:rsid w:val="00B53808"/>
    <w:rsid w:val="00B54CB8"/>
    <w:rsid w:val="00B56047"/>
    <w:rsid w:val="00B60FF4"/>
    <w:rsid w:val="00B85EAE"/>
    <w:rsid w:val="00BA4D05"/>
    <w:rsid w:val="00BE1336"/>
    <w:rsid w:val="00C379B3"/>
    <w:rsid w:val="00C42852"/>
    <w:rsid w:val="00C56A0E"/>
    <w:rsid w:val="00C8292E"/>
    <w:rsid w:val="00C86242"/>
    <w:rsid w:val="00C86536"/>
    <w:rsid w:val="00C95A56"/>
    <w:rsid w:val="00CA2A55"/>
    <w:rsid w:val="00CD5AAE"/>
    <w:rsid w:val="00D12A78"/>
    <w:rsid w:val="00D15CB8"/>
    <w:rsid w:val="00D24019"/>
    <w:rsid w:val="00D4690B"/>
    <w:rsid w:val="00D510AD"/>
    <w:rsid w:val="00D51BC9"/>
    <w:rsid w:val="00D53C48"/>
    <w:rsid w:val="00D7446C"/>
    <w:rsid w:val="00DA6CC6"/>
    <w:rsid w:val="00DE4942"/>
    <w:rsid w:val="00E162F8"/>
    <w:rsid w:val="00E3000A"/>
    <w:rsid w:val="00E41B31"/>
    <w:rsid w:val="00E66994"/>
    <w:rsid w:val="00E7480D"/>
    <w:rsid w:val="00E968D7"/>
    <w:rsid w:val="00EB5B63"/>
    <w:rsid w:val="00EE5C77"/>
    <w:rsid w:val="00EE6109"/>
    <w:rsid w:val="00F2517B"/>
    <w:rsid w:val="00FB0914"/>
    <w:rsid w:val="00FE279C"/>
    <w:rsid w:val="00FE47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D488EAF"/>
  <w15:docId w15:val="{2D2999C9-7F49-4B9C-87B9-EF8977DC19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rsid w:val="006E06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6E06CD"/>
    <w:rPr>
      <w:sz w:val="18"/>
      <w:szCs w:val="18"/>
    </w:rPr>
  </w:style>
  <w:style w:type="paragraph" w:styleId="a5">
    <w:name w:val="footer"/>
    <w:basedOn w:val="a"/>
    <w:link w:val="a6"/>
    <w:rsid w:val="006E06C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rsid w:val="006E06CD"/>
    <w:rPr>
      <w:sz w:val="18"/>
      <w:szCs w:val="18"/>
    </w:rPr>
  </w:style>
  <w:style w:type="paragraph" w:styleId="a7">
    <w:name w:val="Balloon Text"/>
    <w:basedOn w:val="a"/>
    <w:link w:val="a8"/>
    <w:rsid w:val="00263741"/>
    <w:rPr>
      <w:sz w:val="18"/>
      <w:szCs w:val="18"/>
    </w:rPr>
  </w:style>
  <w:style w:type="character" w:customStyle="1" w:styleId="a8">
    <w:name w:val="批注框文本 字符"/>
    <w:basedOn w:val="a0"/>
    <w:link w:val="a7"/>
    <w:rsid w:val="00263741"/>
    <w:rPr>
      <w:sz w:val="18"/>
      <w:szCs w:val="18"/>
    </w:rPr>
  </w:style>
  <w:style w:type="table" w:styleId="a9">
    <w:name w:val="Light Shading"/>
    <w:basedOn w:val="a1"/>
    <w:uiPriority w:val="60"/>
    <w:rsid w:val="00070F71"/>
    <w:rPr>
      <w:color w:val="000000" w:themeColor="text1" w:themeShade="BF"/>
      <w:lang w:val="fr-FR" w:eastAsia="ja-JP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1">
    <w:name w:val="Medium List 1"/>
    <w:basedOn w:val="a1"/>
    <w:uiPriority w:val="65"/>
    <w:rsid w:val="00070F71"/>
    <w:rPr>
      <w:color w:val="000000" w:themeColor="text1"/>
      <w:lang w:val="fr-FR" w:eastAsia="ja-JP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aa">
    <w:name w:val="Revision"/>
    <w:hidden/>
    <w:uiPriority w:val="99"/>
    <w:semiHidden/>
    <w:rsid w:val="006E7812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1086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8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microsoft.com/office/2011/relationships/people" Target="people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0</Pages>
  <Words>18211</Words>
  <Characters>103803</Characters>
  <Application>Microsoft Office Word</Application>
  <DocSecurity>0</DocSecurity>
  <Lines>865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bm</dc:creator>
  <cp:lastModifiedBy>Liansheng Ma</cp:lastModifiedBy>
  <cp:revision>2</cp:revision>
  <dcterms:created xsi:type="dcterms:W3CDTF">2022-01-13T07:42:00Z</dcterms:created>
  <dcterms:modified xsi:type="dcterms:W3CDTF">2022-01-13T07:42:00Z</dcterms:modified>
</cp:coreProperties>
</file>